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rsidR="005D18E8" w:rsidRPr="00076E71" w:rsidRDefault="005D18E8" w:rsidP="00076E71">
      <w:pPr>
        <w:pStyle w:val="BodyText"/>
        <w:jc w:val="center"/>
        <w:rPr>
          <w:lang w:val="de-DE"/>
        </w:rPr>
      </w:pPr>
      <w:r w:rsidRPr="00076E71">
        <w:rPr>
          <w:lang w:val="de-DE"/>
        </w:rPr>
        <w:t>Mie Andersen, Juan Manuel Lorenzi, Meelod Waheed</w:t>
      </w:r>
    </w:p>
    <w:p w:rsidR="005D18E8" w:rsidRPr="00963246" w:rsidRDefault="001569C9" w:rsidP="00076E71">
      <w:pPr>
        <w:pStyle w:val="BodyText"/>
        <w:jc w:val="center"/>
      </w:pPr>
      <w:r>
        <w:t>April  4</w:t>
      </w:r>
      <w:r w:rsidR="005D18E8" w:rsidRPr="00963246">
        <w:t>, 202</w:t>
      </w:r>
      <w:r>
        <w:t>3</w:t>
      </w:r>
    </w:p>
    <w:sdt>
      <w:sdtPr>
        <w:rPr>
          <w:b/>
          <w:bCs/>
          <w:sz w:val="20"/>
        </w:rPr>
        <w:id w:val="-64801401"/>
        <w:docPartObj>
          <w:docPartGallery w:val="Table of Contents"/>
          <w:docPartUnique/>
        </w:docPartObj>
      </w:sdtPr>
      <w:sdtEndPr>
        <w:rPr>
          <w:b w:val="0"/>
          <w:bCs w:val="0"/>
          <w:noProof/>
        </w:rPr>
      </w:sdtEndPr>
      <w:sdtContent>
        <w:p w:rsidR="003754D2" w:rsidRDefault="007440CB">
          <w:pPr>
            <w:pStyle w:val="TOC1"/>
            <w:tabs>
              <w:tab w:val="left" w:pos="520"/>
              <w:tab w:val="right" w:leader="dot" w:pos="9420"/>
            </w:tabs>
            <w:rPr>
              <w:rFonts w:asciiTheme="minorHAnsi" w:eastAsiaTheme="minorEastAsia" w:hAnsiTheme="minorHAnsi" w:cstheme="minorBidi"/>
              <w:noProof/>
              <w:sz w:val="22"/>
              <w:szCs w:val="22"/>
            </w:rPr>
          </w:pPr>
          <w:r w:rsidRPr="007440CB">
            <w:fldChar w:fldCharType="begin"/>
          </w:r>
          <w:r w:rsidR="00B923F9">
            <w:instrText xml:space="preserve"> TOC \o "1-3" \h \z \u </w:instrText>
          </w:r>
          <w:r w:rsidRPr="007440CB">
            <w:fldChar w:fldCharType="separate"/>
          </w:r>
          <w:hyperlink w:anchor="_Toc126691097" w:history="1">
            <w:r w:rsidR="003754D2" w:rsidRPr="006373A2">
              <w:rPr>
                <w:rStyle w:val="Hyperlink"/>
                <w:noProof/>
              </w:rPr>
              <w:t>1</w:t>
            </w:r>
            <w:r w:rsidR="003754D2">
              <w:rPr>
                <w:rFonts w:asciiTheme="minorHAnsi" w:eastAsiaTheme="minorEastAsia" w:hAnsiTheme="minorHAnsi" w:cstheme="minorBidi"/>
                <w:noProof/>
                <w:sz w:val="22"/>
                <w:szCs w:val="22"/>
              </w:rPr>
              <w:tab/>
            </w:r>
            <w:r w:rsidR="003754D2" w:rsidRPr="006373A2">
              <w:rPr>
                <w:rStyle w:val="Hyperlink"/>
                <w:noProof/>
              </w:rPr>
              <w:t>Introduction</w:t>
            </w:r>
            <w:r w:rsidR="003754D2">
              <w:rPr>
                <w:noProof/>
                <w:webHidden/>
              </w:rPr>
              <w:tab/>
            </w:r>
            <w:r>
              <w:rPr>
                <w:noProof/>
                <w:webHidden/>
              </w:rPr>
              <w:fldChar w:fldCharType="begin"/>
            </w:r>
            <w:r w:rsidR="003754D2">
              <w:rPr>
                <w:noProof/>
                <w:webHidden/>
              </w:rPr>
              <w:instrText xml:space="preserve"> PAGEREF _Toc126691097 \h </w:instrText>
            </w:r>
            <w:r>
              <w:rPr>
                <w:noProof/>
                <w:webHidden/>
              </w:rPr>
            </w:r>
            <w:r>
              <w:rPr>
                <w:noProof/>
                <w:webHidden/>
              </w:rPr>
              <w:fldChar w:fldCharType="separate"/>
            </w:r>
            <w:r w:rsidR="003754D2">
              <w:rPr>
                <w:noProof/>
                <w:webHidden/>
              </w:rPr>
              <w:t>3</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098" w:history="1">
            <w:r w:rsidR="003754D2" w:rsidRPr="006373A2">
              <w:rPr>
                <w:rStyle w:val="Hyperlink"/>
                <w:noProof/>
              </w:rPr>
              <w:t>1.1</w:t>
            </w:r>
            <w:r w:rsidR="003754D2">
              <w:rPr>
                <w:rFonts w:asciiTheme="minorHAnsi" w:eastAsiaTheme="minorEastAsia" w:hAnsiTheme="minorHAnsi" w:cstheme="minorBidi"/>
                <w:bCs w:val="0"/>
                <w:noProof/>
                <w:sz w:val="22"/>
                <w:szCs w:val="22"/>
              </w:rPr>
              <w:tab/>
            </w:r>
            <w:r w:rsidR="003754D2" w:rsidRPr="006373A2">
              <w:rPr>
                <w:rStyle w:val="Hyperlink"/>
                <w:noProof/>
              </w:rPr>
              <w:t>What is Kinetic Monte Carlo</w:t>
            </w:r>
            <w:r w:rsidR="003754D2">
              <w:rPr>
                <w:noProof/>
                <w:webHidden/>
              </w:rPr>
              <w:tab/>
            </w:r>
            <w:r>
              <w:rPr>
                <w:noProof/>
                <w:webHidden/>
              </w:rPr>
              <w:fldChar w:fldCharType="begin"/>
            </w:r>
            <w:r w:rsidR="003754D2">
              <w:rPr>
                <w:noProof/>
                <w:webHidden/>
              </w:rPr>
              <w:instrText xml:space="preserve"> PAGEREF _Toc126691098 \h </w:instrText>
            </w:r>
            <w:r>
              <w:rPr>
                <w:noProof/>
                <w:webHidden/>
              </w:rPr>
            </w:r>
            <w:r>
              <w:rPr>
                <w:noProof/>
                <w:webHidden/>
              </w:rPr>
              <w:fldChar w:fldCharType="separate"/>
            </w:r>
            <w:r w:rsidR="003754D2">
              <w:rPr>
                <w:noProof/>
                <w:webHidden/>
              </w:rPr>
              <w:t>3</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099" w:history="1">
            <w:r w:rsidR="003754D2" w:rsidRPr="006373A2">
              <w:rPr>
                <w:rStyle w:val="Hyperlink"/>
                <w:noProof/>
              </w:rPr>
              <w:t>1.2</w:t>
            </w:r>
            <w:r w:rsidR="003754D2">
              <w:rPr>
                <w:rFonts w:asciiTheme="minorHAnsi" w:eastAsiaTheme="minorEastAsia" w:hAnsiTheme="minorHAnsi" w:cstheme="minorBidi"/>
                <w:bCs w:val="0"/>
                <w:noProof/>
                <w:sz w:val="22"/>
                <w:szCs w:val="22"/>
              </w:rPr>
              <w:tab/>
            </w:r>
            <w:r w:rsidR="003754D2" w:rsidRPr="006373A2">
              <w:rPr>
                <w:rStyle w:val="Hyperlink"/>
                <w:noProof/>
              </w:rPr>
              <w:t>Features of kmcos</w:t>
            </w:r>
            <w:r w:rsidR="003754D2">
              <w:rPr>
                <w:noProof/>
                <w:webHidden/>
              </w:rPr>
              <w:tab/>
            </w:r>
            <w:r>
              <w:rPr>
                <w:noProof/>
                <w:webHidden/>
              </w:rPr>
              <w:fldChar w:fldCharType="begin"/>
            </w:r>
            <w:r w:rsidR="003754D2">
              <w:rPr>
                <w:noProof/>
                <w:webHidden/>
              </w:rPr>
              <w:instrText xml:space="preserve"> PAGEREF _Toc126691099 \h </w:instrText>
            </w:r>
            <w:r>
              <w:rPr>
                <w:noProof/>
                <w:webHidden/>
              </w:rPr>
            </w:r>
            <w:r>
              <w:rPr>
                <w:noProof/>
                <w:webHidden/>
              </w:rPr>
              <w:fldChar w:fldCharType="separate"/>
            </w:r>
            <w:r w:rsidR="003754D2">
              <w:rPr>
                <w:noProof/>
                <w:webHidden/>
              </w:rPr>
              <w:t>3</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00" w:history="1">
            <w:r w:rsidR="003754D2" w:rsidRPr="006373A2">
              <w:rPr>
                <w:rStyle w:val="Hyperlink"/>
                <w:noProof/>
              </w:rPr>
              <w:t>1.3</w:t>
            </w:r>
            <w:r w:rsidR="003754D2">
              <w:rPr>
                <w:rFonts w:asciiTheme="minorHAnsi" w:eastAsiaTheme="minorEastAsia" w:hAnsiTheme="minorHAnsi" w:cstheme="minorBidi"/>
                <w:bCs w:val="0"/>
                <w:noProof/>
                <w:sz w:val="22"/>
                <w:szCs w:val="22"/>
              </w:rPr>
              <w:tab/>
            </w:r>
            <w:r w:rsidR="003754D2" w:rsidRPr="006373A2">
              <w:rPr>
                <w:rStyle w:val="Hyperlink"/>
                <w:noProof/>
              </w:rPr>
              <w:t>Installing VirtualBox, Ubuntu, and kmcos</w:t>
            </w:r>
            <w:r w:rsidR="003754D2">
              <w:rPr>
                <w:noProof/>
                <w:webHidden/>
              </w:rPr>
              <w:tab/>
            </w:r>
            <w:r>
              <w:rPr>
                <w:noProof/>
                <w:webHidden/>
              </w:rPr>
              <w:fldChar w:fldCharType="begin"/>
            </w:r>
            <w:r w:rsidR="003754D2">
              <w:rPr>
                <w:noProof/>
                <w:webHidden/>
              </w:rPr>
              <w:instrText xml:space="preserve"> PAGEREF _Toc126691100 \h </w:instrText>
            </w:r>
            <w:r>
              <w:rPr>
                <w:noProof/>
                <w:webHidden/>
              </w:rPr>
            </w:r>
            <w:r>
              <w:rPr>
                <w:noProof/>
                <w:webHidden/>
              </w:rPr>
              <w:fldChar w:fldCharType="separate"/>
            </w:r>
            <w:r w:rsidR="003754D2">
              <w:rPr>
                <w:noProof/>
                <w:webHidden/>
              </w:rPr>
              <w:t>3</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01" w:history="1">
            <w:r w:rsidR="003754D2" w:rsidRPr="006373A2">
              <w:rPr>
                <w:rStyle w:val="Hyperlink"/>
                <w:noProof/>
              </w:rPr>
              <w:t>1.3.1</w:t>
            </w:r>
            <w:r w:rsidR="003754D2">
              <w:rPr>
                <w:rFonts w:asciiTheme="minorHAnsi" w:eastAsiaTheme="minorEastAsia" w:hAnsiTheme="minorHAnsi" w:cstheme="minorBidi"/>
                <w:noProof/>
                <w:sz w:val="22"/>
                <w:szCs w:val="22"/>
              </w:rPr>
              <w:tab/>
            </w:r>
            <w:r w:rsidR="003754D2" w:rsidRPr="006373A2">
              <w:rPr>
                <w:rStyle w:val="Hyperlink"/>
                <w:noProof/>
              </w:rPr>
              <w:t>Installing VirtualBox</w:t>
            </w:r>
            <w:r w:rsidR="003754D2">
              <w:rPr>
                <w:noProof/>
                <w:webHidden/>
              </w:rPr>
              <w:tab/>
            </w:r>
            <w:r>
              <w:rPr>
                <w:noProof/>
                <w:webHidden/>
              </w:rPr>
              <w:fldChar w:fldCharType="begin"/>
            </w:r>
            <w:r w:rsidR="003754D2">
              <w:rPr>
                <w:noProof/>
                <w:webHidden/>
              </w:rPr>
              <w:instrText xml:space="preserve"> PAGEREF _Toc126691101 \h </w:instrText>
            </w:r>
            <w:r>
              <w:rPr>
                <w:noProof/>
                <w:webHidden/>
              </w:rPr>
            </w:r>
            <w:r>
              <w:rPr>
                <w:noProof/>
                <w:webHidden/>
              </w:rPr>
              <w:fldChar w:fldCharType="separate"/>
            </w:r>
            <w:r w:rsidR="003754D2">
              <w:rPr>
                <w:noProof/>
                <w:webHidden/>
              </w:rPr>
              <w:t>3</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02" w:history="1">
            <w:r w:rsidR="003754D2" w:rsidRPr="006373A2">
              <w:rPr>
                <w:rStyle w:val="Hyperlink"/>
                <w:noProof/>
              </w:rPr>
              <w:t>1.3.2</w:t>
            </w:r>
            <w:r w:rsidR="003754D2">
              <w:rPr>
                <w:rFonts w:asciiTheme="minorHAnsi" w:eastAsiaTheme="minorEastAsia" w:hAnsiTheme="minorHAnsi" w:cstheme="minorBidi"/>
                <w:noProof/>
                <w:sz w:val="22"/>
                <w:szCs w:val="22"/>
              </w:rPr>
              <w:tab/>
            </w:r>
            <w:r w:rsidR="003754D2" w:rsidRPr="006373A2">
              <w:rPr>
                <w:rStyle w:val="Hyperlink"/>
                <w:noProof/>
              </w:rPr>
              <w:t>Setting up Ubuntu on VirtualBox</w:t>
            </w:r>
            <w:r w:rsidR="003754D2">
              <w:rPr>
                <w:noProof/>
                <w:webHidden/>
              </w:rPr>
              <w:tab/>
            </w:r>
            <w:r>
              <w:rPr>
                <w:noProof/>
                <w:webHidden/>
              </w:rPr>
              <w:fldChar w:fldCharType="begin"/>
            </w:r>
            <w:r w:rsidR="003754D2">
              <w:rPr>
                <w:noProof/>
                <w:webHidden/>
              </w:rPr>
              <w:instrText xml:space="preserve"> PAGEREF _Toc126691102 \h </w:instrText>
            </w:r>
            <w:r>
              <w:rPr>
                <w:noProof/>
                <w:webHidden/>
              </w:rPr>
            </w:r>
            <w:r>
              <w:rPr>
                <w:noProof/>
                <w:webHidden/>
              </w:rPr>
              <w:fldChar w:fldCharType="separate"/>
            </w:r>
            <w:r w:rsidR="003754D2">
              <w:rPr>
                <w:noProof/>
                <w:webHidden/>
              </w:rPr>
              <w:t>3</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03" w:history="1">
            <w:r w:rsidR="003754D2" w:rsidRPr="006373A2">
              <w:rPr>
                <w:rStyle w:val="Hyperlink"/>
                <w:noProof/>
              </w:rPr>
              <w:t>1.3.3</w:t>
            </w:r>
            <w:r w:rsidR="003754D2">
              <w:rPr>
                <w:rFonts w:asciiTheme="minorHAnsi" w:eastAsiaTheme="minorEastAsia" w:hAnsiTheme="minorHAnsi" w:cstheme="minorBidi"/>
                <w:noProof/>
                <w:sz w:val="22"/>
                <w:szCs w:val="22"/>
              </w:rPr>
              <w:tab/>
            </w:r>
            <w:r w:rsidR="003754D2" w:rsidRPr="006373A2">
              <w:rPr>
                <w:rStyle w:val="Hyperlink"/>
                <w:noProof/>
              </w:rPr>
              <w:t>Downloading Ubuntu Disk Image File</w:t>
            </w:r>
            <w:r w:rsidR="003754D2">
              <w:rPr>
                <w:noProof/>
                <w:webHidden/>
              </w:rPr>
              <w:tab/>
            </w:r>
            <w:r>
              <w:rPr>
                <w:noProof/>
                <w:webHidden/>
              </w:rPr>
              <w:fldChar w:fldCharType="begin"/>
            </w:r>
            <w:r w:rsidR="003754D2">
              <w:rPr>
                <w:noProof/>
                <w:webHidden/>
              </w:rPr>
              <w:instrText xml:space="preserve"> PAGEREF _Toc126691103 \h </w:instrText>
            </w:r>
            <w:r>
              <w:rPr>
                <w:noProof/>
                <w:webHidden/>
              </w:rPr>
            </w:r>
            <w:r>
              <w:rPr>
                <w:noProof/>
                <w:webHidden/>
              </w:rPr>
              <w:fldChar w:fldCharType="separate"/>
            </w:r>
            <w:r w:rsidR="003754D2">
              <w:rPr>
                <w:noProof/>
                <w:webHidden/>
              </w:rPr>
              <w:t>3</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04" w:history="1">
            <w:r w:rsidR="003754D2" w:rsidRPr="006373A2">
              <w:rPr>
                <w:rStyle w:val="Hyperlink"/>
                <w:noProof/>
              </w:rPr>
              <w:t>1.3.4</w:t>
            </w:r>
            <w:r w:rsidR="003754D2">
              <w:rPr>
                <w:rFonts w:asciiTheme="minorHAnsi" w:eastAsiaTheme="minorEastAsia" w:hAnsiTheme="minorHAnsi" w:cstheme="minorBidi"/>
                <w:noProof/>
                <w:sz w:val="22"/>
                <w:szCs w:val="22"/>
              </w:rPr>
              <w:tab/>
            </w:r>
            <w:r w:rsidR="003754D2" w:rsidRPr="006373A2">
              <w:rPr>
                <w:rStyle w:val="Hyperlink"/>
                <w:noProof/>
              </w:rPr>
              <w:t>Installing Ubuntu on VirtualBox</w:t>
            </w:r>
            <w:r w:rsidR="003754D2">
              <w:rPr>
                <w:noProof/>
                <w:webHidden/>
              </w:rPr>
              <w:tab/>
            </w:r>
            <w:r>
              <w:rPr>
                <w:noProof/>
                <w:webHidden/>
              </w:rPr>
              <w:fldChar w:fldCharType="begin"/>
            </w:r>
            <w:r w:rsidR="003754D2">
              <w:rPr>
                <w:noProof/>
                <w:webHidden/>
              </w:rPr>
              <w:instrText xml:space="preserve"> PAGEREF _Toc126691104 \h </w:instrText>
            </w:r>
            <w:r>
              <w:rPr>
                <w:noProof/>
                <w:webHidden/>
              </w:rPr>
            </w:r>
            <w:r>
              <w:rPr>
                <w:noProof/>
                <w:webHidden/>
              </w:rPr>
              <w:fldChar w:fldCharType="separate"/>
            </w:r>
            <w:r w:rsidR="003754D2">
              <w:rPr>
                <w:noProof/>
                <w:webHidden/>
              </w:rPr>
              <w:t>4</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05" w:history="1">
            <w:r w:rsidR="003754D2" w:rsidRPr="006373A2">
              <w:rPr>
                <w:rStyle w:val="Hyperlink"/>
                <w:noProof/>
              </w:rPr>
              <w:t>1.3.5</w:t>
            </w:r>
            <w:r w:rsidR="003754D2">
              <w:rPr>
                <w:rFonts w:asciiTheme="minorHAnsi" w:eastAsiaTheme="minorEastAsia" w:hAnsiTheme="minorHAnsi" w:cstheme="minorBidi"/>
                <w:noProof/>
                <w:sz w:val="22"/>
                <w:szCs w:val="22"/>
              </w:rPr>
              <w:tab/>
            </w:r>
            <w:r w:rsidR="003754D2" w:rsidRPr="006373A2">
              <w:rPr>
                <w:rStyle w:val="Hyperlink"/>
                <w:noProof/>
              </w:rPr>
              <w:t>Installing Guest Additions, Resizing Display, and Creating a Shared Drive Between Local Drive and Ubuntu</w:t>
            </w:r>
            <w:r w:rsidR="003754D2">
              <w:rPr>
                <w:noProof/>
                <w:webHidden/>
              </w:rPr>
              <w:tab/>
            </w:r>
            <w:r>
              <w:rPr>
                <w:noProof/>
                <w:webHidden/>
              </w:rPr>
              <w:fldChar w:fldCharType="begin"/>
            </w:r>
            <w:r w:rsidR="003754D2">
              <w:rPr>
                <w:noProof/>
                <w:webHidden/>
              </w:rPr>
              <w:instrText xml:space="preserve"> PAGEREF _Toc126691105 \h </w:instrText>
            </w:r>
            <w:r>
              <w:rPr>
                <w:noProof/>
                <w:webHidden/>
              </w:rPr>
            </w:r>
            <w:r>
              <w:rPr>
                <w:noProof/>
                <w:webHidden/>
              </w:rPr>
              <w:fldChar w:fldCharType="separate"/>
            </w:r>
            <w:r w:rsidR="003754D2">
              <w:rPr>
                <w:noProof/>
                <w:webHidden/>
              </w:rPr>
              <w:t>4</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06" w:history="1">
            <w:r w:rsidR="003754D2" w:rsidRPr="006373A2">
              <w:rPr>
                <w:rStyle w:val="Hyperlink"/>
                <w:noProof/>
              </w:rPr>
              <w:t>1.3.6</w:t>
            </w:r>
            <w:r w:rsidR="003754D2">
              <w:rPr>
                <w:rFonts w:asciiTheme="minorHAnsi" w:eastAsiaTheme="minorEastAsia" w:hAnsiTheme="minorHAnsi" w:cstheme="minorBidi"/>
                <w:noProof/>
                <w:sz w:val="22"/>
                <w:szCs w:val="22"/>
              </w:rPr>
              <w:tab/>
            </w:r>
            <w:r w:rsidR="003754D2" w:rsidRPr="006373A2">
              <w:rPr>
                <w:rStyle w:val="Hyperlink"/>
                <w:noProof/>
              </w:rPr>
              <w:t>Bidirectional Clipboard Between Local and Ubuntu</w:t>
            </w:r>
            <w:r w:rsidR="003754D2">
              <w:rPr>
                <w:noProof/>
                <w:webHidden/>
              </w:rPr>
              <w:tab/>
            </w:r>
            <w:r>
              <w:rPr>
                <w:noProof/>
                <w:webHidden/>
              </w:rPr>
              <w:fldChar w:fldCharType="begin"/>
            </w:r>
            <w:r w:rsidR="003754D2">
              <w:rPr>
                <w:noProof/>
                <w:webHidden/>
              </w:rPr>
              <w:instrText xml:space="preserve"> PAGEREF _Toc126691106 \h </w:instrText>
            </w:r>
            <w:r>
              <w:rPr>
                <w:noProof/>
                <w:webHidden/>
              </w:rPr>
            </w:r>
            <w:r>
              <w:rPr>
                <w:noProof/>
                <w:webHidden/>
              </w:rPr>
              <w:fldChar w:fldCharType="separate"/>
            </w:r>
            <w:r w:rsidR="003754D2">
              <w:rPr>
                <w:noProof/>
                <w:webHidden/>
              </w:rPr>
              <w:t>4</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07" w:history="1">
            <w:r w:rsidR="003754D2" w:rsidRPr="006373A2">
              <w:rPr>
                <w:rStyle w:val="Hyperlink"/>
                <w:noProof/>
              </w:rPr>
              <w:t>1.4</w:t>
            </w:r>
            <w:r w:rsidR="003754D2">
              <w:rPr>
                <w:rFonts w:asciiTheme="minorHAnsi" w:eastAsiaTheme="minorEastAsia" w:hAnsiTheme="minorHAnsi" w:cstheme="minorBidi"/>
                <w:bCs w:val="0"/>
                <w:noProof/>
                <w:sz w:val="22"/>
                <w:szCs w:val="22"/>
              </w:rPr>
              <w:tab/>
            </w:r>
            <w:r w:rsidR="003754D2" w:rsidRPr="006373A2">
              <w:rPr>
                <w:rStyle w:val="Hyperlink"/>
                <w:noProof/>
              </w:rPr>
              <w:t>Creating a Python Virtual Environment on Ubuntu</w:t>
            </w:r>
            <w:r w:rsidR="003754D2">
              <w:rPr>
                <w:noProof/>
                <w:webHidden/>
              </w:rPr>
              <w:tab/>
            </w:r>
            <w:r>
              <w:rPr>
                <w:noProof/>
                <w:webHidden/>
              </w:rPr>
              <w:fldChar w:fldCharType="begin"/>
            </w:r>
            <w:r w:rsidR="003754D2">
              <w:rPr>
                <w:noProof/>
                <w:webHidden/>
              </w:rPr>
              <w:instrText xml:space="preserve"> PAGEREF _Toc126691107 \h </w:instrText>
            </w:r>
            <w:r>
              <w:rPr>
                <w:noProof/>
                <w:webHidden/>
              </w:rPr>
            </w:r>
            <w:r>
              <w:rPr>
                <w:noProof/>
                <w:webHidden/>
              </w:rPr>
              <w:fldChar w:fldCharType="separate"/>
            </w:r>
            <w:r w:rsidR="003754D2">
              <w:rPr>
                <w:noProof/>
                <w:webHidden/>
              </w:rPr>
              <w:t>4</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08" w:history="1">
            <w:r w:rsidR="003754D2" w:rsidRPr="006373A2">
              <w:rPr>
                <w:rStyle w:val="Hyperlink"/>
                <w:noProof/>
              </w:rPr>
              <w:t>1.5</w:t>
            </w:r>
            <w:r w:rsidR="003754D2">
              <w:rPr>
                <w:rFonts w:asciiTheme="minorHAnsi" w:eastAsiaTheme="minorEastAsia" w:hAnsiTheme="minorHAnsi" w:cstheme="minorBidi"/>
                <w:bCs w:val="0"/>
                <w:noProof/>
                <w:sz w:val="22"/>
                <w:szCs w:val="22"/>
              </w:rPr>
              <w:tab/>
            </w:r>
            <w:r w:rsidR="003754D2" w:rsidRPr="006373A2">
              <w:rPr>
                <w:rStyle w:val="Hyperlink"/>
                <w:noProof/>
              </w:rPr>
              <w:t>Installing kmcos on Ubuntu</w:t>
            </w:r>
            <w:r w:rsidR="003754D2">
              <w:rPr>
                <w:noProof/>
                <w:webHidden/>
              </w:rPr>
              <w:tab/>
            </w:r>
            <w:r>
              <w:rPr>
                <w:noProof/>
                <w:webHidden/>
              </w:rPr>
              <w:fldChar w:fldCharType="begin"/>
            </w:r>
            <w:r w:rsidR="003754D2">
              <w:rPr>
                <w:noProof/>
                <w:webHidden/>
              </w:rPr>
              <w:instrText xml:space="preserve"> PAGEREF _Toc126691108 \h </w:instrText>
            </w:r>
            <w:r>
              <w:rPr>
                <w:noProof/>
                <w:webHidden/>
              </w:rPr>
            </w:r>
            <w:r>
              <w:rPr>
                <w:noProof/>
                <w:webHidden/>
              </w:rPr>
              <w:fldChar w:fldCharType="separate"/>
            </w:r>
            <w:r w:rsidR="003754D2">
              <w:rPr>
                <w:noProof/>
                <w:webHidden/>
              </w:rPr>
              <w:t>5</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09" w:history="1">
            <w:r w:rsidR="003754D2" w:rsidRPr="006373A2">
              <w:rPr>
                <w:rStyle w:val="Hyperlink"/>
                <w:noProof/>
              </w:rPr>
              <w:t>1.6</w:t>
            </w:r>
            <w:r w:rsidR="003754D2">
              <w:rPr>
                <w:rFonts w:asciiTheme="minorHAnsi" w:eastAsiaTheme="minorEastAsia" w:hAnsiTheme="minorHAnsi" w:cstheme="minorBidi"/>
                <w:bCs w:val="0"/>
                <w:noProof/>
                <w:sz w:val="22"/>
                <w:szCs w:val="22"/>
              </w:rPr>
              <w:tab/>
            </w:r>
            <w:r w:rsidR="003754D2" w:rsidRPr="006373A2">
              <w:rPr>
                <w:rStyle w:val="Hyperlink"/>
                <w:noProof/>
              </w:rPr>
              <w:t>Installing Viewer GUI</w:t>
            </w:r>
            <w:r w:rsidR="003754D2">
              <w:rPr>
                <w:noProof/>
                <w:webHidden/>
              </w:rPr>
              <w:tab/>
            </w:r>
            <w:r>
              <w:rPr>
                <w:noProof/>
                <w:webHidden/>
              </w:rPr>
              <w:fldChar w:fldCharType="begin"/>
            </w:r>
            <w:r w:rsidR="003754D2">
              <w:rPr>
                <w:noProof/>
                <w:webHidden/>
              </w:rPr>
              <w:instrText xml:space="preserve"> PAGEREF _Toc126691109 \h </w:instrText>
            </w:r>
            <w:r>
              <w:rPr>
                <w:noProof/>
                <w:webHidden/>
              </w:rPr>
            </w:r>
            <w:r>
              <w:rPr>
                <w:noProof/>
                <w:webHidden/>
              </w:rPr>
              <w:fldChar w:fldCharType="separate"/>
            </w:r>
            <w:r w:rsidR="003754D2">
              <w:rPr>
                <w:noProof/>
                <w:webHidden/>
              </w:rPr>
              <w:t>5</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10" w:history="1">
            <w:r w:rsidR="003754D2" w:rsidRPr="006373A2">
              <w:rPr>
                <w:rStyle w:val="Hyperlink"/>
                <w:noProof/>
              </w:rPr>
              <w:t>1.7</w:t>
            </w:r>
            <w:r w:rsidR="003754D2">
              <w:rPr>
                <w:rFonts w:asciiTheme="minorHAnsi" w:eastAsiaTheme="minorEastAsia" w:hAnsiTheme="minorHAnsi" w:cstheme="minorBidi"/>
                <w:bCs w:val="0"/>
                <w:noProof/>
                <w:sz w:val="22"/>
                <w:szCs w:val="22"/>
              </w:rPr>
              <w:tab/>
            </w:r>
            <w:r w:rsidR="003754D2" w:rsidRPr="006373A2">
              <w:rPr>
                <w:rStyle w:val="Hyperlink"/>
                <w:noProof/>
              </w:rPr>
              <w:t>Frequently Asked Questions</w:t>
            </w:r>
            <w:r w:rsidR="003754D2">
              <w:rPr>
                <w:noProof/>
                <w:webHidden/>
              </w:rPr>
              <w:tab/>
            </w:r>
            <w:r>
              <w:rPr>
                <w:noProof/>
                <w:webHidden/>
              </w:rPr>
              <w:fldChar w:fldCharType="begin"/>
            </w:r>
            <w:r w:rsidR="003754D2">
              <w:rPr>
                <w:noProof/>
                <w:webHidden/>
              </w:rPr>
              <w:instrText xml:space="preserve"> PAGEREF _Toc126691110 \h </w:instrText>
            </w:r>
            <w:r>
              <w:rPr>
                <w:noProof/>
                <w:webHidden/>
              </w:rPr>
            </w:r>
            <w:r>
              <w:rPr>
                <w:noProof/>
                <w:webHidden/>
              </w:rPr>
              <w:fldChar w:fldCharType="separate"/>
            </w:r>
            <w:r w:rsidR="003754D2">
              <w:rPr>
                <w:noProof/>
                <w:webHidden/>
              </w:rPr>
              <w:t>5</w:t>
            </w:r>
            <w:r>
              <w:rPr>
                <w:noProof/>
                <w:webHidden/>
              </w:rPr>
              <w:fldChar w:fldCharType="end"/>
            </w:r>
          </w:hyperlink>
        </w:p>
        <w:p w:rsidR="003754D2" w:rsidRDefault="007440CB">
          <w:pPr>
            <w:pStyle w:val="TOC1"/>
            <w:tabs>
              <w:tab w:val="left" w:pos="520"/>
              <w:tab w:val="right" w:leader="dot" w:pos="9420"/>
            </w:tabs>
            <w:rPr>
              <w:rFonts w:asciiTheme="minorHAnsi" w:eastAsiaTheme="minorEastAsia" w:hAnsiTheme="minorHAnsi" w:cstheme="minorBidi"/>
              <w:noProof/>
              <w:sz w:val="22"/>
              <w:szCs w:val="22"/>
            </w:rPr>
          </w:pPr>
          <w:hyperlink w:anchor="_Toc126691111" w:history="1">
            <w:r w:rsidR="003754D2" w:rsidRPr="006373A2">
              <w:rPr>
                <w:rStyle w:val="Hyperlink"/>
                <w:noProof/>
              </w:rPr>
              <w:t>2</w:t>
            </w:r>
            <w:r w:rsidR="003754D2">
              <w:rPr>
                <w:rFonts w:asciiTheme="minorHAnsi" w:eastAsiaTheme="minorEastAsia" w:hAnsiTheme="minorHAnsi" w:cstheme="minorBidi"/>
                <w:noProof/>
                <w:sz w:val="22"/>
                <w:szCs w:val="22"/>
              </w:rPr>
              <w:tab/>
            </w:r>
            <w:r w:rsidR="003754D2" w:rsidRPr="006373A2">
              <w:rPr>
                <w:rStyle w:val="Hyperlink"/>
                <w:noProof/>
              </w:rPr>
              <w:t>Visualization &amp; Quantitative analysis</w:t>
            </w:r>
            <w:r w:rsidR="003754D2">
              <w:rPr>
                <w:noProof/>
                <w:webHidden/>
              </w:rPr>
              <w:tab/>
            </w:r>
            <w:r>
              <w:rPr>
                <w:noProof/>
                <w:webHidden/>
              </w:rPr>
              <w:fldChar w:fldCharType="begin"/>
            </w:r>
            <w:r w:rsidR="003754D2">
              <w:rPr>
                <w:noProof/>
                <w:webHidden/>
              </w:rPr>
              <w:instrText xml:space="preserve"> PAGEREF _Toc126691111 \h </w:instrText>
            </w:r>
            <w:r>
              <w:rPr>
                <w:noProof/>
                <w:webHidden/>
              </w:rPr>
            </w:r>
            <w:r>
              <w:rPr>
                <w:noProof/>
                <w:webHidden/>
              </w:rPr>
              <w:fldChar w:fldCharType="separate"/>
            </w:r>
            <w:r w:rsidR="003754D2">
              <w:rPr>
                <w:noProof/>
                <w:webHidden/>
              </w:rPr>
              <w:t>6</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12" w:history="1">
            <w:r w:rsidR="003754D2" w:rsidRPr="006373A2">
              <w:rPr>
                <w:rStyle w:val="Hyperlink"/>
                <w:noProof/>
              </w:rPr>
              <w:t>2.1</w:t>
            </w:r>
            <w:r w:rsidR="003754D2">
              <w:rPr>
                <w:rFonts w:asciiTheme="minorHAnsi" w:eastAsiaTheme="minorEastAsia" w:hAnsiTheme="minorHAnsi" w:cstheme="minorBidi"/>
                <w:bCs w:val="0"/>
                <w:noProof/>
                <w:sz w:val="22"/>
                <w:szCs w:val="22"/>
              </w:rPr>
              <w:tab/>
            </w:r>
            <w:r w:rsidR="003754D2" w:rsidRPr="006373A2">
              <w:rPr>
                <w:rStyle w:val="Hyperlink"/>
                <w:noProof/>
              </w:rPr>
              <w:t>Scripting, Plotting and Visualization</w:t>
            </w:r>
            <w:r w:rsidR="003754D2">
              <w:rPr>
                <w:noProof/>
                <w:webHidden/>
              </w:rPr>
              <w:tab/>
            </w:r>
            <w:r>
              <w:rPr>
                <w:noProof/>
                <w:webHidden/>
              </w:rPr>
              <w:fldChar w:fldCharType="begin"/>
            </w:r>
            <w:r w:rsidR="003754D2">
              <w:rPr>
                <w:noProof/>
                <w:webHidden/>
              </w:rPr>
              <w:instrText xml:space="preserve"> PAGEREF _Toc126691112 \h </w:instrText>
            </w:r>
            <w:r>
              <w:rPr>
                <w:noProof/>
                <w:webHidden/>
              </w:rPr>
            </w:r>
            <w:r>
              <w:rPr>
                <w:noProof/>
                <w:webHidden/>
              </w:rPr>
              <w:fldChar w:fldCharType="separate"/>
            </w:r>
            <w:r w:rsidR="003754D2">
              <w:rPr>
                <w:noProof/>
                <w:webHidden/>
              </w:rPr>
              <w:t>6</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13" w:history="1">
            <w:r w:rsidR="003754D2" w:rsidRPr="006373A2">
              <w:rPr>
                <w:rStyle w:val="Hyperlink"/>
                <w:noProof/>
              </w:rPr>
              <w:t>2.1.1</w:t>
            </w:r>
            <w:r w:rsidR="003754D2">
              <w:rPr>
                <w:rFonts w:asciiTheme="minorHAnsi" w:eastAsiaTheme="minorEastAsia" w:hAnsiTheme="minorHAnsi" w:cstheme="minorBidi"/>
                <w:noProof/>
                <w:sz w:val="22"/>
                <w:szCs w:val="22"/>
              </w:rPr>
              <w:tab/>
            </w:r>
            <w:r w:rsidR="003754D2" w:rsidRPr="006373A2">
              <w:rPr>
                <w:rStyle w:val="Hyperlink"/>
                <w:noProof/>
              </w:rPr>
              <w:t>Elements of Python Syntax</w:t>
            </w:r>
            <w:r w:rsidR="003754D2">
              <w:rPr>
                <w:noProof/>
                <w:webHidden/>
              </w:rPr>
              <w:tab/>
            </w:r>
            <w:r>
              <w:rPr>
                <w:noProof/>
                <w:webHidden/>
              </w:rPr>
              <w:fldChar w:fldCharType="begin"/>
            </w:r>
            <w:r w:rsidR="003754D2">
              <w:rPr>
                <w:noProof/>
                <w:webHidden/>
              </w:rPr>
              <w:instrText xml:space="preserve"> PAGEREF _Toc126691113 \h </w:instrText>
            </w:r>
            <w:r>
              <w:rPr>
                <w:noProof/>
                <w:webHidden/>
              </w:rPr>
            </w:r>
            <w:r>
              <w:rPr>
                <w:noProof/>
                <w:webHidden/>
              </w:rPr>
              <w:fldChar w:fldCharType="separate"/>
            </w:r>
            <w:r w:rsidR="003754D2">
              <w:rPr>
                <w:noProof/>
                <w:webHidden/>
              </w:rPr>
              <w:t>6</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14" w:history="1">
            <w:r w:rsidR="003754D2" w:rsidRPr="006373A2">
              <w:rPr>
                <w:rStyle w:val="Hyperlink"/>
                <w:noProof/>
              </w:rPr>
              <w:t>2.1.2</w:t>
            </w:r>
            <w:r w:rsidR="003754D2">
              <w:rPr>
                <w:rFonts w:asciiTheme="minorHAnsi" w:eastAsiaTheme="minorEastAsia" w:hAnsiTheme="minorHAnsi" w:cstheme="minorBidi"/>
                <w:noProof/>
                <w:sz w:val="22"/>
                <w:szCs w:val="22"/>
              </w:rPr>
              <w:tab/>
            </w:r>
            <w:r w:rsidR="003754D2" w:rsidRPr="006373A2">
              <w:rPr>
                <w:rStyle w:val="Hyperlink"/>
                <w:noProof/>
              </w:rPr>
              <w:t>Scientific Computing Using the NumPy Package</w:t>
            </w:r>
            <w:r w:rsidR="003754D2">
              <w:rPr>
                <w:noProof/>
                <w:webHidden/>
              </w:rPr>
              <w:tab/>
            </w:r>
            <w:r>
              <w:rPr>
                <w:noProof/>
                <w:webHidden/>
              </w:rPr>
              <w:fldChar w:fldCharType="begin"/>
            </w:r>
            <w:r w:rsidR="003754D2">
              <w:rPr>
                <w:noProof/>
                <w:webHidden/>
              </w:rPr>
              <w:instrText xml:space="preserve"> PAGEREF _Toc126691114 \h </w:instrText>
            </w:r>
            <w:r>
              <w:rPr>
                <w:noProof/>
                <w:webHidden/>
              </w:rPr>
            </w:r>
            <w:r>
              <w:rPr>
                <w:noProof/>
                <w:webHidden/>
              </w:rPr>
              <w:fldChar w:fldCharType="separate"/>
            </w:r>
            <w:r w:rsidR="003754D2">
              <w:rPr>
                <w:noProof/>
                <w:webHidden/>
              </w:rPr>
              <w:t>7</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15" w:history="1">
            <w:r w:rsidR="003754D2" w:rsidRPr="006373A2">
              <w:rPr>
                <w:rStyle w:val="Hyperlink"/>
                <w:noProof/>
              </w:rPr>
              <w:t>2.1.3</w:t>
            </w:r>
            <w:r w:rsidR="003754D2">
              <w:rPr>
                <w:rFonts w:asciiTheme="minorHAnsi" w:eastAsiaTheme="minorEastAsia" w:hAnsiTheme="minorHAnsi" w:cstheme="minorBidi"/>
                <w:noProof/>
                <w:sz w:val="22"/>
                <w:szCs w:val="22"/>
              </w:rPr>
              <w:tab/>
            </w:r>
            <w:r w:rsidR="003754D2" w:rsidRPr="006373A2">
              <w:rPr>
                <w:rStyle w:val="Hyperlink"/>
                <w:noProof/>
              </w:rPr>
              <w:t>Plotting Using Matplotlib</w:t>
            </w:r>
            <w:r w:rsidR="003754D2">
              <w:rPr>
                <w:noProof/>
                <w:webHidden/>
              </w:rPr>
              <w:tab/>
            </w:r>
            <w:r>
              <w:rPr>
                <w:noProof/>
                <w:webHidden/>
              </w:rPr>
              <w:fldChar w:fldCharType="begin"/>
            </w:r>
            <w:r w:rsidR="003754D2">
              <w:rPr>
                <w:noProof/>
                <w:webHidden/>
              </w:rPr>
              <w:instrText xml:space="preserve"> PAGEREF _Toc126691115 \h </w:instrText>
            </w:r>
            <w:r>
              <w:rPr>
                <w:noProof/>
                <w:webHidden/>
              </w:rPr>
            </w:r>
            <w:r>
              <w:rPr>
                <w:noProof/>
                <w:webHidden/>
              </w:rPr>
              <w:fldChar w:fldCharType="separate"/>
            </w:r>
            <w:r w:rsidR="003754D2">
              <w:rPr>
                <w:noProof/>
                <w:webHidden/>
              </w:rPr>
              <w:t>7</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16" w:history="1">
            <w:r w:rsidR="003754D2" w:rsidRPr="006373A2">
              <w:rPr>
                <w:rStyle w:val="Hyperlink"/>
                <w:noProof/>
              </w:rPr>
              <w:t>2.1.4</w:t>
            </w:r>
            <w:r w:rsidR="003754D2">
              <w:rPr>
                <w:rFonts w:asciiTheme="minorHAnsi" w:eastAsiaTheme="minorEastAsia" w:hAnsiTheme="minorHAnsi" w:cstheme="minorBidi"/>
                <w:noProof/>
                <w:sz w:val="22"/>
                <w:szCs w:val="22"/>
              </w:rPr>
              <w:tab/>
            </w:r>
            <w:r w:rsidR="003754D2" w:rsidRPr="006373A2">
              <w:rPr>
                <w:rStyle w:val="Hyperlink"/>
                <w:noProof/>
              </w:rPr>
              <w:t>Visualizing atomic structures using ASE</w:t>
            </w:r>
            <w:r w:rsidR="003754D2">
              <w:rPr>
                <w:noProof/>
                <w:webHidden/>
              </w:rPr>
              <w:tab/>
            </w:r>
            <w:r>
              <w:rPr>
                <w:noProof/>
                <w:webHidden/>
              </w:rPr>
              <w:fldChar w:fldCharType="begin"/>
            </w:r>
            <w:r w:rsidR="003754D2">
              <w:rPr>
                <w:noProof/>
                <w:webHidden/>
              </w:rPr>
              <w:instrText xml:space="preserve"> PAGEREF _Toc126691116 \h </w:instrText>
            </w:r>
            <w:r>
              <w:rPr>
                <w:noProof/>
                <w:webHidden/>
              </w:rPr>
            </w:r>
            <w:r>
              <w:rPr>
                <w:noProof/>
                <w:webHidden/>
              </w:rPr>
              <w:fldChar w:fldCharType="separate"/>
            </w:r>
            <w:r w:rsidR="003754D2">
              <w:rPr>
                <w:noProof/>
                <w:webHidden/>
              </w:rPr>
              <w:t>7</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17" w:history="1">
            <w:r w:rsidR="003754D2" w:rsidRPr="006373A2">
              <w:rPr>
                <w:rStyle w:val="Hyperlink"/>
                <w:noProof/>
              </w:rPr>
              <w:t>2.2</w:t>
            </w:r>
            <w:r w:rsidR="003754D2">
              <w:rPr>
                <w:rFonts w:asciiTheme="minorHAnsi" w:eastAsiaTheme="minorEastAsia" w:hAnsiTheme="minorHAnsi" w:cstheme="minorBidi"/>
                <w:bCs w:val="0"/>
                <w:noProof/>
                <w:sz w:val="22"/>
                <w:szCs w:val="22"/>
              </w:rPr>
              <w:tab/>
            </w:r>
            <w:r w:rsidR="003754D2" w:rsidRPr="006373A2">
              <w:rPr>
                <w:rStyle w:val="Hyperlink"/>
                <w:noProof/>
              </w:rPr>
              <w:t>First API Steps: Running kmcos Interactively.</w:t>
            </w:r>
            <w:r w:rsidR="003754D2">
              <w:rPr>
                <w:noProof/>
                <w:webHidden/>
              </w:rPr>
              <w:tab/>
            </w:r>
            <w:r>
              <w:rPr>
                <w:noProof/>
                <w:webHidden/>
              </w:rPr>
              <w:fldChar w:fldCharType="begin"/>
            </w:r>
            <w:r w:rsidR="003754D2">
              <w:rPr>
                <w:noProof/>
                <w:webHidden/>
              </w:rPr>
              <w:instrText xml:space="preserve"> PAGEREF _Toc126691117 \h </w:instrText>
            </w:r>
            <w:r>
              <w:rPr>
                <w:noProof/>
                <w:webHidden/>
              </w:rPr>
            </w:r>
            <w:r>
              <w:rPr>
                <w:noProof/>
                <w:webHidden/>
              </w:rPr>
              <w:fldChar w:fldCharType="separate"/>
            </w:r>
            <w:r w:rsidR="003754D2">
              <w:rPr>
                <w:noProof/>
                <w:webHidden/>
              </w:rPr>
              <w:t>7</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18" w:history="1">
            <w:r w:rsidR="003754D2" w:rsidRPr="006373A2">
              <w:rPr>
                <w:rStyle w:val="Hyperlink"/>
                <w:noProof/>
              </w:rPr>
              <w:t>2.3</w:t>
            </w:r>
            <w:r w:rsidR="003754D2">
              <w:rPr>
                <w:rFonts w:asciiTheme="minorHAnsi" w:eastAsiaTheme="minorEastAsia" w:hAnsiTheme="minorHAnsi" w:cstheme="minorBidi"/>
                <w:bCs w:val="0"/>
                <w:noProof/>
                <w:sz w:val="22"/>
                <w:szCs w:val="22"/>
              </w:rPr>
              <w:tab/>
            </w:r>
            <w:r w:rsidR="003754D2" w:rsidRPr="006373A2">
              <w:rPr>
                <w:rStyle w:val="Hyperlink"/>
                <w:noProof/>
              </w:rPr>
              <w:t>Client Scripts</w:t>
            </w:r>
            <w:r w:rsidR="003754D2">
              <w:rPr>
                <w:noProof/>
                <w:webHidden/>
              </w:rPr>
              <w:tab/>
            </w:r>
            <w:r>
              <w:rPr>
                <w:noProof/>
                <w:webHidden/>
              </w:rPr>
              <w:fldChar w:fldCharType="begin"/>
            </w:r>
            <w:r w:rsidR="003754D2">
              <w:rPr>
                <w:noProof/>
                <w:webHidden/>
              </w:rPr>
              <w:instrText xml:space="preserve"> PAGEREF _Toc126691118 \h </w:instrText>
            </w:r>
            <w:r>
              <w:rPr>
                <w:noProof/>
                <w:webHidden/>
              </w:rPr>
            </w:r>
            <w:r>
              <w:rPr>
                <w:noProof/>
                <w:webHidden/>
              </w:rPr>
              <w:fldChar w:fldCharType="separate"/>
            </w:r>
            <w:r w:rsidR="003754D2">
              <w:rPr>
                <w:noProof/>
                <w:webHidden/>
              </w:rPr>
              <w:t>10</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19" w:history="1">
            <w:r w:rsidR="003754D2" w:rsidRPr="006373A2">
              <w:rPr>
                <w:rStyle w:val="Hyperlink"/>
                <w:noProof/>
              </w:rPr>
              <w:t>2.3.1</w:t>
            </w:r>
            <w:r w:rsidR="003754D2">
              <w:rPr>
                <w:rFonts w:asciiTheme="minorHAnsi" w:eastAsiaTheme="minorEastAsia" w:hAnsiTheme="minorHAnsi" w:cstheme="minorBidi"/>
                <w:noProof/>
                <w:sz w:val="22"/>
                <w:szCs w:val="22"/>
              </w:rPr>
              <w:tab/>
            </w:r>
            <w:r w:rsidR="003754D2" w:rsidRPr="006373A2">
              <w:rPr>
                <w:rStyle w:val="Hyperlink"/>
                <w:noProof/>
              </w:rPr>
              <w:t>TASK 0:  Snapshots, time per snapshot, a temperature programmed reaction template</w:t>
            </w:r>
            <w:r w:rsidR="003754D2">
              <w:rPr>
                <w:noProof/>
                <w:webHidden/>
              </w:rPr>
              <w:tab/>
            </w:r>
            <w:r>
              <w:rPr>
                <w:noProof/>
                <w:webHidden/>
              </w:rPr>
              <w:fldChar w:fldCharType="begin"/>
            </w:r>
            <w:r w:rsidR="003754D2">
              <w:rPr>
                <w:noProof/>
                <w:webHidden/>
              </w:rPr>
              <w:instrText xml:space="preserve"> PAGEREF _Toc126691119 \h </w:instrText>
            </w:r>
            <w:r>
              <w:rPr>
                <w:noProof/>
                <w:webHidden/>
              </w:rPr>
            </w:r>
            <w:r>
              <w:rPr>
                <w:noProof/>
                <w:webHidden/>
              </w:rPr>
              <w:fldChar w:fldCharType="separate"/>
            </w:r>
            <w:r w:rsidR="003754D2">
              <w:rPr>
                <w:noProof/>
                <w:webHidden/>
              </w:rPr>
              <w:t>10</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20" w:history="1">
            <w:r w:rsidR="003754D2" w:rsidRPr="006373A2">
              <w:rPr>
                <w:rStyle w:val="Hyperlink"/>
                <w:noProof/>
              </w:rPr>
              <w:t>2.3.2</w:t>
            </w:r>
            <w:r w:rsidR="003754D2">
              <w:rPr>
                <w:rFonts w:asciiTheme="minorHAnsi" w:eastAsiaTheme="minorEastAsia" w:hAnsiTheme="minorHAnsi" w:cstheme="minorBidi"/>
                <w:noProof/>
                <w:sz w:val="22"/>
                <w:szCs w:val="22"/>
              </w:rPr>
              <w:tab/>
            </w:r>
            <w:r w:rsidR="003754D2" w:rsidRPr="006373A2">
              <w:rPr>
                <w:rStyle w:val="Hyperlink"/>
                <w:noProof/>
              </w:rPr>
              <w:t>TASK 1a: Arrhenius plots</w:t>
            </w:r>
            <w:r w:rsidR="003754D2">
              <w:rPr>
                <w:noProof/>
                <w:webHidden/>
              </w:rPr>
              <w:tab/>
            </w:r>
            <w:r>
              <w:rPr>
                <w:noProof/>
                <w:webHidden/>
              </w:rPr>
              <w:fldChar w:fldCharType="begin"/>
            </w:r>
            <w:r w:rsidR="003754D2">
              <w:rPr>
                <w:noProof/>
                <w:webHidden/>
              </w:rPr>
              <w:instrText xml:space="preserve"> PAGEREF _Toc126691120 \h </w:instrText>
            </w:r>
            <w:r>
              <w:rPr>
                <w:noProof/>
                <w:webHidden/>
              </w:rPr>
            </w:r>
            <w:r>
              <w:rPr>
                <w:noProof/>
                <w:webHidden/>
              </w:rPr>
              <w:fldChar w:fldCharType="separate"/>
            </w:r>
            <w:r w:rsidR="003754D2">
              <w:rPr>
                <w:noProof/>
                <w:webHidden/>
              </w:rPr>
              <w:t>11</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21" w:history="1">
            <w:r w:rsidR="003754D2" w:rsidRPr="006373A2">
              <w:rPr>
                <w:rStyle w:val="Hyperlink"/>
                <w:noProof/>
              </w:rPr>
              <w:t>2.3.3</w:t>
            </w:r>
            <w:r w:rsidR="003754D2">
              <w:rPr>
                <w:rFonts w:asciiTheme="minorHAnsi" w:eastAsiaTheme="minorEastAsia" w:hAnsiTheme="minorHAnsi" w:cstheme="minorBidi"/>
                <w:noProof/>
                <w:sz w:val="22"/>
                <w:szCs w:val="22"/>
              </w:rPr>
              <w:tab/>
            </w:r>
            <w:r w:rsidR="003754D2" w:rsidRPr="006373A2">
              <w:rPr>
                <w:rStyle w:val="Hyperlink"/>
                <w:noProof/>
              </w:rPr>
              <w:t>TASK 1b: TOFs and also and coverages vs p diagrams</w:t>
            </w:r>
            <w:r w:rsidR="003754D2">
              <w:rPr>
                <w:noProof/>
                <w:webHidden/>
              </w:rPr>
              <w:tab/>
            </w:r>
            <w:r>
              <w:rPr>
                <w:noProof/>
                <w:webHidden/>
              </w:rPr>
              <w:fldChar w:fldCharType="begin"/>
            </w:r>
            <w:r w:rsidR="003754D2">
              <w:rPr>
                <w:noProof/>
                <w:webHidden/>
              </w:rPr>
              <w:instrText xml:space="preserve"> PAGEREF _Toc126691121 \h </w:instrText>
            </w:r>
            <w:r>
              <w:rPr>
                <w:noProof/>
                <w:webHidden/>
              </w:rPr>
            </w:r>
            <w:r>
              <w:rPr>
                <w:noProof/>
                <w:webHidden/>
              </w:rPr>
              <w:fldChar w:fldCharType="separate"/>
            </w:r>
            <w:r w:rsidR="003754D2">
              <w:rPr>
                <w:noProof/>
                <w:webHidden/>
              </w:rPr>
              <w:t>11</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22" w:history="1">
            <w:r w:rsidR="003754D2" w:rsidRPr="006373A2">
              <w:rPr>
                <w:rStyle w:val="Hyperlink"/>
                <w:noProof/>
              </w:rPr>
              <w:t>2.3.4</w:t>
            </w:r>
            <w:r w:rsidR="003754D2">
              <w:rPr>
                <w:rFonts w:asciiTheme="minorHAnsi" w:eastAsiaTheme="minorEastAsia" w:hAnsiTheme="minorHAnsi" w:cstheme="minorBidi"/>
                <w:noProof/>
                <w:sz w:val="22"/>
                <w:szCs w:val="22"/>
              </w:rPr>
              <w:tab/>
            </w:r>
            <w:r w:rsidR="003754D2" w:rsidRPr="006373A2">
              <w:rPr>
                <w:rStyle w:val="Hyperlink"/>
                <w:noProof/>
              </w:rPr>
              <w:t>Relaxing the system</w:t>
            </w:r>
            <w:r w:rsidR="003754D2">
              <w:rPr>
                <w:noProof/>
                <w:webHidden/>
              </w:rPr>
              <w:tab/>
            </w:r>
            <w:r>
              <w:rPr>
                <w:noProof/>
                <w:webHidden/>
              </w:rPr>
              <w:fldChar w:fldCharType="begin"/>
            </w:r>
            <w:r w:rsidR="003754D2">
              <w:rPr>
                <w:noProof/>
                <w:webHidden/>
              </w:rPr>
              <w:instrText xml:space="preserve"> PAGEREF _Toc126691122 \h </w:instrText>
            </w:r>
            <w:r>
              <w:rPr>
                <w:noProof/>
                <w:webHidden/>
              </w:rPr>
            </w:r>
            <w:r>
              <w:rPr>
                <w:noProof/>
                <w:webHidden/>
              </w:rPr>
              <w:fldChar w:fldCharType="separate"/>
            </w:r>
            <w:r w:rsidR="003754D2">
              <w:rPr>
                <w:noProof/>
                <w:webHidden/>
              </w:rPr>
              <w:t>11</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23" w:history="1">
            <w:r w:rsidR="003754D2" w:rsidRPr="006373A2">
              <w:rPr>
                <w:rStyle w:val="Hyperlink"/>
                <w:noProof/>
              </w:rPr>
              <w:t>2.3.5</w:t>
            </w:r>
            <w:r w:rsidR="003754D2">
              <w:rPr>
                <w:rFonts w:asciiTheme="minorHAnsi" w:eastAsiaTheme="minorEastAsia" w:hAnsiTheme="minorHAnsi" w:cstheme="minorBidi"/>
                <w:noProof/>
                <w:sz w:val="22"/>
                <w:szCs w:val="22"/>
              </w:rPr>
              <w:tab/>
            </w:r>
            <w:r w:rsidR="003754D2" w:rsidRPr="006373A2">
              <w:rPr>
                <w:rStyle w:val="Hyperlink"/>
                <w:noProof/>
              </w:rPr>
              <w:t>Preparing the initial state of the system</w:t>
            </w:r>
            <w:r w:rsidR="003754D2">
              <w:rPr>
                <w:noProof/>
                <w:webHidden/>
              </w:rPr>
              <w:tab/>
            </w:r>
            <w:r>
              <w:rPr>
                <w:noProof/>
                <w:webHidden/>
              </w:rPr>
              <w:fldChar w:fldCharType="begin"/>
            </w:r>
            <w:r w:rsidR="003754D2">
              <w:rPr>
                <w:noProof/>
                <w:webHidden/>
              </w:rPr>
              <w:instrText xml:space="preserve"> PAGEREF _Toc126691123 \h </w:instrText>
            </w:r>
            <w:r>
              <w:rPr>
                <w:noProof/>
                <w:webHidden/>
              </w:rPr>
            </w:r>
            <w:r>
              <w:rPr>
                <w:noProof/>
                <w:webHidden/>
              </w:rPr>
              <w:fldChar w:fldCharType="separate"/>
            </w:r>
            <w:r w:rsidR="003754D2">
              <w:rPr>
                <w:noProof/>
                <w:webHidden/>
              </w:rPr>
              <w:t>12</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24" w:history="1">
            <w:r w:rsidR="003754D2" w:rsidRPr="006373A2">
              <w:rPr>
                <w:rStyle w:val="Hyperlink"/>
                <w:noProof/>
              </w:rPr>
              <w:t>2.3.6</w:t>
            </w:r>
            <w:r w:rsidR="003754D2">
              <w:rPr>
                <w:rFonts w:asciiTheme="minorHAnsi" w:eastAsiaTheme="minorEastAsia" w:hAnsiTheme="minorHAnsi" w:cstheme="minorBidi"/>
                <w:noProof/>
                <w:sz w:val="22"/>
                <w:szCs w:val="22"/>
              </w:rPr>
              <w:tab/>
            </w:r>
            <w:r w:rsidR="003754D2" w:rsidRPr="006373A2">
              <w:rPr>
                <w:rStyle w:val="Hyperlink"/>
                <w:noProof/>
              </w:rPr>
              <w:t>TASK 2: The</w:t>
            </w:r>
            <w:r w:rsidR="003754D2" w:rsidRPr="006373A2">
              <w:rPr>
                <w:rStyle w:val="Hyperlink"/>
                <w:noProof/>
                <w:spacing w:val="-1"/>
              </w:rPr>
              <w:t xml:space="preserve"> </w:t>
            </w:r>
            <w:r w:rsidR="003754D2" w:rsidRPr="006373A2">
              <w:rPr>
                <w:rStyle w:val="Hyperlink"/>
                <w:noProof/>
              </w:rPr>
              <w:t>effect</w:t>
            </w:r>
            <w:r w:rsidR="003754D2" w:rsidRPr="006373A2">
              <w:rPr>
                <w:rStyle w:val="Hyperlink"/>
                <w:noProof/>
                <w:spacing w:val="-1"/>
              </w:rPr>
              <w:t xml:space="preserve"> </w:t>
            </w:r>
            <w:r w:rsidR="003754D2" w:rsidRPr="006373A2">
              <w:rPr>
                <w:rStyle w:val="Hyperlink"/>
                <w:noProof/>
              </w:rPr>
              <w:t>of</w:t>
            </w:r>
            <w:r w:rsidR="003754D2" w:rsidRPr="006373A2">
              <w:rPr>
                <w:rStyle w:val="Hyperlink"/>
                <w:noProof/>
                <w:spacing w:val="-1"/>
              </w:rPr>
              <w:t xml:space="preserve"> </w:t>
            </w:r>
            <w:r w:rsidR="003754D2" w:rsidRPr="006373A2">
              <w:rPr>
                <w:rStyle w:val="Hyperlink"/>
                <w:noProof/>
              </w:rPr>
              <w:t>the</w:t>
            </w:r>
            <w:r w:rsidR="003754D2" w:rsidRPr="006373A2">
              <w:rPr>
                <w:rStyle w:val="Hyperlink"/>
                <w:noProof/>
                <w:spacing w:val="-1"/>
              </w:rPr>
              <w:t xml:space="preserve"> </w:t>
            </w:r>
            <w:r w:rsidR="003754D2" w:rsidRPr="006373A2">
              <w:rPr>
                <w:rStyle w:val="Hyperlink"/>
                <w:noProof/>
              </w:rPr>
              <w:t>initial</w:t>
            </w:r>
            <w:r w:rsidR="003754D2" w:rsidRPr="006373A2">
              <w:rPr>
                <w:rStyle w:val="Hyperlink"/>
                <w:noProof/>
                <w:spacing w:val="-1"/>
              </w:rPr>
              <w:t xml:space="preserve"> </w:t>
            </w:r>
            <w:r w:rsidR="003754D2" w:rsidRPr="006373A2">
              <w:rPr>
                <w:rStyle w:val="Hyperlink"/>
                <w:noProof/>
              </w:rPr>
              <w:t>state</w:t>
            </w:r>
            <w:r w:rsidR="003754D2">
              <w:rPr>
                <w:noProof/>
                <w:webHidden/>
              </w:rPr>
              <w:tab/>
            </w:r>
            <w:r>
              <w:rPr>
                <w:noProof/>
                <w:webHidden/>
              </w:rPr>
              <w:fldChar w:fldCharType="begin"/>
            </w:r>
            <w:r w:rsidR="003754D2">
              <w:rPr>
                <w:noProof/>
                <w:webHidden/>
              </w:rPr>
              <w:instrText xml:space="preserve"> PAGEREF _Toc126691124 \h </w:instrText>
            </w:r>
            <w:r>
              <w:rPr>
                <w:noProof/>
                <w:webHidden/>
              </w:rPr>
            </w:r>
            <w:r>
              <w:rPr>
                <w:noProof/>
                <w:webHidden/>
              </w:rPr>
              <w:fldChar w:fldCharType="separate"/>
            </w:r>
            <w:r w:rsidR="003754D2">
              <w:rPr>
                <w:noProof/>
                <w:webHidden/>
              </w:rPr>
              <w:t>12</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25" w:history="1">
            <w:r w:rsidR="003754D2" w:rsidRPr="006373A2">
              <w:rPr>
                <w:rStyle w:val="Hyperlink"/>
                <w:noProof/>
              </w:rPr>
              <w:t>2.3.7</w:t>
            </w:r>
            <w:r w:rsidR="003754D2">
              <w:rPr>
                <w:rFonts w:asciiTheme="minorHAnsi" w:eastAsiaTheme="minorEastAsia" w:hAnsiTheme="minorHAnsi" w:cstheme="minorBidi"/>
                <w:noProof/>
                <w:sz w:val="22"/>
                <w:szCs w:val="22"/>
              </w:rPr>
              <w:tab/>
            </w:r>
            <w:r w:rsidR="003754D2" w:rsidRPr="006373A2">
              <w:rPr>
                <w:rStyle w:val="Hyperlink"/>
                <w:noProof/>
              </w:rPr>
              <w:t>TASK 3: Random initial state from guess coverages</w:t>
            </w:r>
            <w:r w:rsidR="003754D2">
              <w:rPr>
                <w:noProof/>
                <w:webHidden/>
              </w:rPr>
              <w:tab/>
            </w:r>
            <w:r>
              <w:rPr>
                <w:noProof/>
                <w:webHidden/>
              </w:rPr>
              <w:fldChar w:fldCharType="begin"/>
            </w:r>
            <w:r w:rsidR="003754D2">
              <w:rPr>
                <w:noProof/>
                <w:webHidden/>
              </w:rPr>
              <w:instrText xml:space="preserve"> PAGEREF _Toc126691125 \h </w:instrText>
            </w:r>
            <w:r>
              <w:rPr>
                <w:noProof/>
                <w:webHidden/>
              </w:rPr>
            </w:r>
            <w:r>
              <w:rPr>
                <w:noProof/>
                <w:webHidden/>
              </w:rPr>
              <w:fldChar w:fldCharType="separate"/>
            </w:r>
            <w:r w:rsidR="003754D2">
              <w:rPr>
                <w:noProof/>
                <w:webHidden/>
              </w:rPr>
              <w:t>12</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26" w:history="1">
            <w:r w:rsidR="003754D2" w:rsidRPr="006373A2">
              <w:rPr>
                <w:rStyle w:val="Hyperlink"/>
                <w:noProof/>
              </w:rPr>
              <w:t>2.3.8</w:t>
            </w:r>
            <w:r w:rsidR="003754D2">
              <w:rPr>
                <w:rFonts w:asciiTheme="minorHAnsi" w:eastAsiaTheme="minorEastAsia" w:hAnsiTheme="minorHAnsi" w:cstheme="minorBidi"/>
                <w:noProof/>
                <w:sz w:val="22"/>
                <w:szCs w:val="22"/>
              </w:rPr>
              <w:tab/>
            </w:r>
            <w:r w:rsidR="003754D2" w:rsidRPr="006373A2">
              <w:rPr>
                <w:rStyle w:val="Hyperlink"/>
                <w:noProof/>
              </w:rPr>
              <w:t>TASK 4: Sensitivity</w:t>
            </w:r>
            <w:r w:rsidR="003754D2" w:rsidRPr="006373A2">
              <w:rPr>
                <w:rStyle w:val="Hyperlink"/>
                <w:noProof/>
                <w:spacing w:val="-2"/>
              </w:rPr>
              <w:t xml:space="preserve"> </w:t>
            </w:r>
            <w:r w:rsidR="003754D2" w:rsidRPr="006373A2">
              <w:rPr>
                <w:rStyle w:val="Hyperlink"/>
                <w:noProof/>
              </w:rPr>
              <w:t>analysis</w:t>
            </w:r>
            <w:r w:rsidR="003754D2">
              <w:rPr>
                <w:noProof/>
                <w:webHidden/>
              </w:rPr>
              <w:tab/>
            </w:r>
            <w:r>
              <w:rPr>
                <w:noProof/>
                <w:webHidden/>
              </w:rPr>
              <w:fldChar w:fldCharType="begin"/>
            </w:r>
            <w:r w:rsidR="003754D2">
              <w:rPr>
                <w:noProof/>
                <w:webHidden/>
              </w:rPr>
              <w:instrText xml:space="preserve"> PAGEREF _Toc126691126 \h </w:instrText>
            </w:r>
            <w:r>
              <w:rPr>
                <w:noProof/>
                <w:webHidden/>
              </w:rPr>
            </w:r>
            <w:r>
              <w:rPr>
                <w:noProof/>
                <w:webHidden/>
              </w:rPr>
              <w:fldChar w:fldCharType="separate"/>
            </w:r>
            <w:r w:rsidR="003754D2">
              <w:rPr>
                <w:noProof/>
                <w:webHidden/>
              </w:rPr>
              <w:t>12</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27" w:history="1">
            <w:r w:rsidR="003754D2" w:rsidRPr="006373A2">
              <w:rPr>
                <w:rStyle w:val="Hyperlink"/>
                <w:noProof/>
              </w:rPr>
              <w:t>2.3.9</w:t>
            </w:r>
            <w:r w:rsidR="003754D2">
              <w:rPr>
                <w:rFonts w:asciiTheme="minorHAnsi" w:eastAsiaTheme="minorEastAsia" w:hAnsiTheme="minorHAnsi" w:cstheme="minorBidi"/>
                <w:noProof/>
                <w:sz w:val="22"/>
                <w:szCs w:val="22"/>
              </w:rPr>
              <w:tab/>
            </w:r>
            <w:r w:rsidR="003754D2" w:rsidRPr="006373A2">
              <w:rPr>
                <w:rStyle w:val="Hyperlink"/>
                <w:noProof/>
              </w:rPr>
              <w:t>TASK 5: ModelRunner</w:t>
            </w:r>
            <w:r w:rsidR="003754D2">
              <w:rPr>
                <w:noProof/>
                <w:webHidden/>
              </w:rPr>
              <w:tab/>
            </w:r>
            <w:r>
              <w:rPr>
                <w:noProof/>
                <w:webHidden/>
              </w:rPr>
              <w:fldChar w:fldCharType="begin"/>
            </w:r>
            <w:r w:rsidR="003754D2">
              <w:rPr>
                <w:noProof/>
                <w:webHidden/>
              </w:rPr>
              <w:instrText xml:space="preserve"> PAGEREF _Toc126691127 \h </w:instrText>
            </w:r>
            <w:r>
              <w:rPr>
                <w:noProof/>
                <w:webHidden/>
              </w:rPr>
            </w:r>
            <w:r>
              <w:rPr>
                <w:noProof/>
                <w:webHidden/>
              </w:rPr>
              <w:fldChar w:fldCharType="separate"/>
            </w:r>
            <w:r w:rsidR="003754D2">
              <w:rPr>
                <w:noProof/>
                <w:webHidden/>
              </w:rPr>
              <w:t>13</w:t>
            </w:r>
            <w:r>
              <w:rPr>
                <w:noProof/>
                <w:webHidden/>
              </w:rPr>
              <w:fldChar w:fldCharType="end"/>
            </w:r>
          </w:hyperlink>
        </w:p>
        <w:p w:rsidR="003754D2" w:rsidRDefault="007440CB">
          <w:pPr>
            <w:pStyle w:val="TOC1"/>
            <w:tabs>
              <w:tab w:val="left" w:pos="520"/>
              <w:tab w:val="right" w:leader="dot" w:pos="9420"/>
            </w:tabs>
            <w:rPr>
              <w:rFonts w:asciiTheme="minorHAnsi" w:eastAsiaTheme="minorEastAsia" w:hAnsiTheme="minorHAnsi" w:cstheme="minorBidi"/>
              <w:noProof/>
              <w:sz w:val="22"/>
              <w:szCs w:val="22"/>
            </w:rPr>
          </w:pPr>
          <w:hyperlink w:anchor="_Toc126691128" w:history="1">
            <w:r w:rsidR="003754D2" w:rsidRPr="006373A2">
              <w:rPr>
                <w:rStyle w:val="Hyperlink"/>
                <w:noProof/>
              </w:rPr>
              <w:t>3</w:t>
            </w:r>
            <w:r w:rsidR="003754D2">
              <w:rPr>
                <w:rFonts w:asciiTheme="minorHAnsi" w:eastAsiaTheme="minorEastAsia" w:hAnsiTheme="minorHAnsi" w:cstheme="minorBidi"/>
                <w:noProof/>
                <w:sz w:val="22"/>
                <w:szCs w:val="22"/>
              </w:rPr>
              <w:tab/>
            </w:r>
            <w:r w:rsidR="003754D2" w:rsidRPr="006373A2">
              <w:rPr>
                <w:rStyle w:val="Hyperlink"/>
                <w:noProof/>
              </w:rPr>
              <w:t>Building a kmcos model</w:t>
            </w:r>
            <w:r w:rsidR="003754D2">
              <w:rPr>
                <w:noProof/>
                <w:webHidden/>
              </w:rPr>
              <w:tab/>
            </w:r>
            <w:r>
              <w:rPr>
                <w:noProof/>
                <w:webHidden/>
              </w:rPr>
              <w:fldChar w:fldCharType="begin"/>
            </w:r>
            <w:r w:rsidR="003754D2">
              <w:rPr>
                <w:noProof/>
                <w:webHidden/>
              </w:rPr>
              <w:instrText xml:space="preserve"> PAGEREF _Toc126691128 \h </w:instrText>
            </w:r>
            <w:r>
              <w:rPr>
                <w:noProof/>
                <w:webHidden/>
              </w:rPr>
            </w:r>
            <w:r>
              <w:rPr>
                <w:noProof/>
                <w:webHidden/>
              </w:rPr>
              <w:fldChar w:fldCharType="separate"/>
            </w:r>
            <w:r w:rsidR="003754D2">
              <w:rPr>
                <w:noProof/>
                <w:webHidden/>
              </w:rPr>
              <w:t>13</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29" w:history="1">
            <w:r w:rsidR="003754D2" w:rsidRPr="006373A2">
              <w:rPr>
                <w:rStyle w:val="Hyperlink"/>
                <w:noProof/>
              </w:rPr>
              <w:t>3.1</w:t>
            </w:r>
            <w:r w:rsidR="003754D2">
              <w:rPr>
                <w:rFonts w:asciiTheme="minorHAnsi" w:eastAsiaTheme="minorEastAsia" w:hAnsiTheme="minorHAnsi" w:cstheme="minorBidi"/>
                <w:bCs w:val="0"/>
                <w:noProof/>
                <w:sz w:val="22"/>
                <w:szCs w:val="22"/>
              </w:rPr>
              <w:tab/>
            </w:r>
            <w:r w:rsidR="003754D2" w:rsidRPr="006373A2">
              <w:rPr>
                <w:rStyle w:val="Hyperlink"/>
                <w:noProof/>
              </w:rPr>
              <w:t>The elements of a kmcos project</w:t>
            </w:r>
            <w:r w:rsidR="003754D2">
              <w:rPr>
                <w:noProof/>
                <w:webHidden/>
              </w:rPr>
              <w:tab/>
            </w:r>
            <w:r>
              <w:rPr>
                <w:noProof/>
                <w:webHidden/>
              </w:rPr>
              <w:fldChar w:fldCharType="begin"/>
            </w:r>
            <w:r w:rsidR="003754D2">
              <w:rPr>
                <w:noProof/>
                <w:webHidden/>
              </w:rPr>
              <w:instrText xml:space="preserve"> PAGEREF _Toc126691129 \h </w:instrText>
            </w:r>
            <w:r>
              <w:rPr>
                <w:noProof/>
                <w:webHidden/>
              </w:rPr>
            </w:r>
            <w:r>
              <w:rPr>
                <w:noProof/>
                <w:webHidden/>
              </w:rPr>
              <w:fldChar w:fldCharType="separate"/>
            </w:r>
            <w:r w:rsidR="003754D2">
              <w:rPr>
                <w:noProof/>
                <w:webHidden/>
              </w:rPr>
              <w:t>14</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30" w:history="1">
            <w:r w:rsidR="003754D2" w:rsidRPr="006373A2">
              <w:rPr>
                <w:rStyle w:val="Hyperlink"/>
                <w:noProof/>
              </w:rPr>
              <w:t>3.1.1</w:t>
            </w:r>
            <w:r w:rsidR="003754D2">
              <w:rPr>
                <w:rFonts w:asciiTheme="minorHAnsi" w:eastAsiaTheme="minorEastAsia" w:hAnsiTheme="minorHAnsi" w:cstheme="minorBidi"/>
                <w:noProof/>
                <w:sz w:val="22"/>
                <w:szCs w:val="22"/>
              </w:rPr>
              <w:tab/>
            </w:r>
            <w:r w:rsidR="003754D2" w:rsidRPr="006373A2">
              <w:rPr>
                <w:rStyle w:val="Hyperlink"/>
                <w:noProof/>
              </w:rPr>
              <w:t>Project</w:t>
            </w:r>
            <w:r w:rsidR="003754D2">
              <w:rPr>
                <w:noProof/>
                <w:webHidden/>
              </w:rPr>
              <w:tab/>
            </w:r>
            <w:r>
              <w:rPr>
                <w:noProof/>
                <w:webHidden/>
              </w:rPr>
              <w:fldChar w:fldCharType="begin"/>
            </w:r>
            <w:r w:rsidR="003754D2">
              <w:rPr>
                <w:noProof/>
                <w:webHidden/>
              </w:rPr>
              <w:instrText xml:space="preserve"> PAGEREF _Toc126691130 \h </w:instrText>
            </w:r>
            <w:r>
              <w:rPr>
                <w:noProof/>
                <w:webHidden/>
              </w:rPr>
            </w:r>
            <w:r>
              <w:rPr>
                <w:noProof/>
                <w:webHidden/>
              </w:rPr>
              <w:fldChar w:fldCharType="separate"/>
            </w:r>
            <w:r w:rsidR="003754D2">
              <w:rPr>
                <w:noProof/>
                <w:webHidden/>
              </w:rPr>
              <w:t>14</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31" w:history="1">
            <w:r w:rsidR="003754D2" w:rsidRPr="006373A2">
              <w:rPr>
                <w:rStyle w:val="Hyperlink"/>
                <w:noProof/>
              </w:rPr>
              <w:t>3.1.2</w:t>
            </w:r>
            <w:r w:rsidR="003754D2">
              <w:rPr>
                <w:rFonts w:asciiTheme="minorHAnsi" w:eastAsiaTheme="minorEastAsia" w:hAnsiTheme="minorHAnsi" w:cstheme="minorBidi"/>
                <w:noProof/>
                <w:sz w:val="22"/>
                <w:szCs w:val="22"/>
              </w:rPr>
              <w:tab/>
            </w:r>
            <w:r w:rsidR="003754D2" w:rsidRPr="006373A2">
              <w:rPr>
                <w:rStyle w:val="Hyperlink"/>
                <w:noProof/>
                <w:w w:val="105"/>
              </w:rPr>
              <w:t>Meta</w:t>
            </w:r>
            <w:r w:rsidR="003754D2">
              <w:rPr>
                <w:noProof/>
                <w:webHidden/>
              </w:rPr>
              <w:tab/>
            </w:r>
            <w:r>
              <w:rPr>
                <w:noProof/>
                <w:webHidden/>
              </w:rPr>
              <w:fldChar w:fldCharType="begin"/>
            </w:r>
            <w:r w:rsidR="003754D2">
              <w:rPr>
                <w:noProof/>
                <w:webHidden/>
              </w:rPr>
              <w:instrText xml:space="preserve"> PAGEREF _Toc126691131 \h </w:instrText>
            </w:r>
            <w:r>
              <w:rPr>
                <w:noProof/>
                <w:webHidden/>
              </w:rPr>
            </w:r>
            <w:r>
              <w:rPr>
                <w:noProof/>
                <w:webHidden/>
              </w:rPr>
              <w:fldChar w:fldCharType="separate"/>
            </w:r>
            <w:r w:rsidR="003754D2">
              <w:rPr>
                <w:noProof/>
                <w:webHidden/>
              </w:rPr>
              <w:t>14</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32" w:history="1">
            <w:r w:rsidR="003754D2" w:rsidRPr="006373A2">
              <w:rPr>
                <w:rStyle w:val="Hyperlink"/>
                <w:noProof/>
              </w:rPr>
              <w:t>3.1.3</w:t>
            </w:r>
            <w:r w:rsidR="003754D2">
              <w:rPr>
                <w:rFonts w:asciiTheme="minorHAnsi" w:eastAsiaTheme="minorEastAsia" w:hAnsiTheme="minorHAnsi" w:cstheme="minorBidi"/>
                <w:noProof/>
                <w:sz w:val="22"/>
                <w:szCs w:val="22"/>
              </w:rPr>
              <w:tab/>
            </w:r>
            <w:r w:rsidR="003754D2" w:rsidRPr="006373A2">
              <w:rPr>
                <w:rStyle w:val="Hyperlink"/>
                <w:noProof/>
              </w:rPr>
              <w:t>Layer</w:t>
            </w:r>
            <w:r w:rsidR="003754D2">
              <w:rPr>
                <w:noProof/>
                <w:webHidden/>
              </w:rPr>
              <w:tab/>
            </w:r>
            <w:r>
              <w:rPr>
                <w:noProof/>
                <w:webHidden/>
              </w:rPr>
              <w:fldChar w:fldCharType="begin"/>
            </w:r>
            <w:r w:rsidR="003754D2">
              <w:rPr>
                <w:noProof/>
                <w:webHidden/>
              </w:rPr>
              <w:instrText xml:space="preserve"> PAGEREF _Toc126691132 \h </w:instrText>
            </w:r>
            <w:r>
              <w:rPr>
                <w:noProof/>
                <w:webHidden/>
              </w:rPr>
            </w:r>
            <w:r>
              <w:rPr>
                <w:noProof/>
                <w:webHidden/>
              </w:rPr>
              <w:fldChar w:fldCharType="separate"/>
            </w:r>
            <w:r w:rsidR="003754D2">
              <w:rPr>
                <w:noProof/>
                <w:webHidden/>
              </w:rPr>
              <w:t>14</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33" w:history="1">
            <w:r w:rsidR="003754D2" w:rsidRPr="006373A2">
              <w:rPr>
                <w:rStyle w:val="Hyperlink"/>
                <w:noProof/>
              </w:rPr>
              <w:t>3.1.4</w:t>
            </w:r>
            <w:r w:rsidR="003754D2">
              <w:rPr>
                <w:rFonts w:asciiTheme="minorHAnsi" w:eastAsiaTheme="minorEastAsia" w:hAnsiTheme="minorHAnsi" w:cstheme="minorBidi"/>
                <w:noProof/>
                <w:sz w:val="22"/>
                <w:szCs w:val="22"/>
              </w:rPr>
              <w:tab/>
            </w:r>
            <w:r w:rsidR="003754D2" w:rsidRPr="006373A2">
              <w:rPr>
                <w:rStyle w:val="Hyperlink"/>
                <w:noProof/>
              </w:rPr>
              <w:t>Species</w:t>
            </w:r>
            <w:r w:rsidR="003754D2">
              <w:rPr>
                <w:noProof/>
                <w:webHidden/>
              </w:rPr>
              <w:tab/>
            </w:r>
            <w:r>
              <w:rPr>
                <w:noProof/>
                <w:webHidden/>
              </w:rPr>
              <w:fldChar w:fldCharType="begin"/>
            </w:r>
            <w:r w:rsidR="003754D2">
              <w:rPr>
                <w:noProof/>
                <w:webHidden/>
              </w:rPr>
              <w:instrText xml:space="preserve"> PAGEREF _Toc126691133 \h </w:instrText>
            </w:r>
            <w:r>
              <w:rPr>
                <w:noProof/>
                <w:webHidden/>
              </w:rPr>
            </w:r>
            <w:r>
              <w:rPr>
                <w:noProof/>
                <w:webHidden/>
              </w:rPr>
              <w:fldChar w:fldCharType="separate"/>
            </w:r>
            <w:r w:rsidR="003754D2">
              <w:rPr>
                <w:noProof/>
                <w:webHidden/>
              </w:rPr>
              <w:t>14</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34" w:history="1">
            <w:r w:rsidR="003754D2" w:rsidRPr="006373A2">
              <w:rPr>
                <w:rStyle w:val="Hyperlink"/>
                <w:noProof/>
              </w:rPr>
              <w:t>3.1.5</w:t>
            </w:r>
            <w:r w:rsidR="003754D2">
              <w:rPr>
                <w:rFonts w:asciiTheme="minorHAnsi" w:eastAsiaTheme="minorEastAsia" w:hAnsiTheme="minorHAnsi" w:cstheme="minorBidi"/>
                <w:noProof/>
                <w:sz w:val="22"/>
                <w:szCs w:val="22"/>
              </w:rPr>
              <w:tab/>
            </w:r>
            <w:r w:rsidR="003754D2" w:rsidRPr="006373A2">
              <w:rPr>
                <w:rStyle w:val="Hyperlink"/>
                <w:noProof/>
              </w:rPr>
              <w:t>Parameter</w:t>
            </w:r>
            <w:r w:rsidR="003754D2">
              <w:rPr>
                <w:noProof/>
                <w:webHidden/>
              </w:rPr>
              <w:tab/>
            </w:r>
            <w:r>
              <w:rPr>
                <w:noProof/>
                <w:webHidden/>
              </w:rPr>
              <w:fldChar w:fldCharType="begin"/>
            </w:r>
            <w:r w:rsidR="003754D2">
              <w:rPr>
                <w:noProof/>
                <w:webHidden/>
              </w:rPr>
              <w:instrText xml:space="preserve"> PAGEREF _Toc126691134 \h </w:instrText>
            </w:r>
            <w:r>
              <w:rPr>
                <w:noProof/>
                <w:webHidden/>
              </w:rPr>
            </w:r>
            <w:r>
              <w:rPr>
                <w:noProof/>
                <w:webHidden/>
              </w:rPr>
              <w:fldChar w:fldCharType="separate"/>
            </w:r>
            <w:r w:rsidR="003754D2">
              <w:rPr>
                <w:noProof/>
                <w:webHidden/>
              </w:rPr>
              <w:t>14</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35" w:history="1">
            <w:r w:rsidR="003754D2" w:rsidRPr="006373A2">
              <w:rPr>
                <w:rStyle w:val="Hyperlink"/>
                <w:noProof/>
              </w:rPr>
              <w:t>3.1.6</w:t>
            </w:r>
            <w:r w:rsidR="003754D2">
              <w:rPr>
                <w:rFonts w:asciiTheme="minorHAnsi" w:eastAsiaTheme="minorEastAsia" w:hAnsiTheme="minorHAnsi" w:cstheme="minorBidi"/>
                <w:noProof/>
                <w:sz w:val="22"/>
                <w:szCs w:val="22"/>
              </w:rPr>
              <w:tab/>
            </w:r>
            <w:r w:rsidR="003754D2" w:rsidRPr="006373A2">
              <w:rPr>
                <w:rStyle w:val="Hyperlink"/>
                <w:noProof/>
              </w:rPr>
              <w:t>Process</w:t>
            </w:r>
            <w:r w:rsidR="003754D2">
              <w:rPr>
                <w:noProof/>
                <w:webHidden/>
              </w:rPr>
              <w:tab/>
            </w:r>
            <w:r>
              <w:rPr>
                <w:noProof/>
                <w:webHidden/>
              </w:rPr>
              <w:fldChar w:fldCharType="begin"/>
            </w:r>
            <w:r w:rsidR="003754D2">
              <w:rPr>
                <w:noProof/>
                <w:webHidden/>
              </w:rPr>
              <w:instrText xml:space="preserve"> PAGEREF _Toc126691135 \h </w:instrText>
            </w:r>
            <w:r>
              <w:rPr>
                <w:noProof/>
                <w:webHidden/>
              </w:rPr>
            </w:r>
            <w:r>
              <w:rPr>
                <w:noProof/>
                <w:webHidden/>
              </w:rPr>
              <w:fldChar w:fldCharType="separate"/>
            </w:r>
            <w:r w:rsidR="003754D2">
              <w:rPr>
                <w:noProof/>
                <w:webHidden/>
              </w:rPr>
              <w:t>14</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36" w:history="1">
            <w:r w:rsidR="003754D2" w:rsidRPr="006373A2">
              <w:rPr>
                <w:rStyle w:val="Hyperlink"/>
                <w:noProof/>
              </w:rPr>
              <w:t>3.1.7</w:t>
            </w:r>
            <w:r w:rsidR="003754D2">
              <w:rPr>
                <w:rFonts w:asciiTheme="minorHAnsi" w:eastAsiaTheme="minorEastAsia" w:hAnsiTheme="minorHAnsi" w:cstheme="minorBidi"/>
                <w:noProof/>
                <w:sz w:val="22"/>
                <w:szCs w:val="22"/>
              </w:rPr>
              <w:tab/>
            </w:r>
            <w:r w:rsidR="003754D2" w:rsidRPr="006373A2">
              <w:rPr>
                <w:rStyle w:val="Hyperlink"/>
                <w:noProof/>
              </w:rPr>
              <w:t>Thermochemistry (optional)</w:t>
            </w:r>
            <w:r w:rsidR="003754D2">
              <w:rPr>
                <w:noProof/>
                <w:webHidden/>
              </w:rPr>
              <w:tab/>
            </w:r>
            <w:r>
              <w:rPr>
                <w:noProof/>
                <w:webHidden/>
              </w:rPr>
              <w:fldChar w:fldCharType="begin"/>
            </w:r>
            <w:r w:rsidR="003754D2">
              <w:rPr>
                <w:noProof/>
                <w:webHidden/>
              </w:rPr>
              <w:instrText xml:space="preserve"> PAGEREF _Toc126691136 \h </w:instrText>
            </w:r>
            <w:r>
              <w:rPr>
                <w:noProof/>
                <w:webHidden/>
              </w:rPr>
            </w:r>
            <w:r>
              <w:rPr>
                <w:noProof/>
                <w:webHidden/>
              </w:rPr>
              <w:fldChar w:fldCharType="separate"/>
            </w:r>
            <w:r w:rsidR="003754D2">
              <w:rPr>
                <w:noProof/>
                <w:webHidden/>
              </w:rPr>
              <w:t>15</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37" w:history="1">
            <w:r w:rsidR="003754D2" w:rsidRPr="006373A2">
              <w:rPr>
                <w:rStyle w:val="Hyperlink"/>
                <w:noProof/>
              </w:rPr>
              <w:t>3.2</w:t>
            </w:r>
            <w:r w:rsidR="003754D2">
              <w:rPr>
                <w:rFonts w:asciiTheme="minorHAnsi" w:eastAsiaTheme="minorEastAsia" w:hAnsiTheme="minorHAnsi" w:cstheme="minorBidi"/>
                <w:bCs w:val="0"/>
                <w:noProof/>
                <w:sz w:val="22"/>
                <w:szCs w:val="22"/>
              </w:rPr>
              <w:tab/>
            </w:r>
            <w:r w:rsidR="003754D2" w:rsidRPr="006373A2">
              <w:rPr>
                <w:rStyle w:val="Hyperlink"/>
                <w:noProof/>
              </w:rPr>
              <w:t>A model step-by-step: O2 adsorption / desorption</w:t>
            </w:r>
            <w:r w:rsidR="003754D2">
              <w:rPr>
                <w:noProof/>
                <w:webHidden/>
              </w:rPr>
              <w:tab/>
            </w:r>
            <w:r>
              <w:rPr>
                <w:noProof/>
                <w:webHidden/>
              </w:rPr>
              <w:fldChar w:fldCharType="begin"/>
            </w:r>
            <w:r w:rsidR="003754D2">
              <w:rPr>
                <w:noProof/>
                <w:webHidden/>
              </w:rPr>
              <w:instrText xml:space="preserve"> PAGEREF _Toc126691137 \h </w:instrText>
            </w:r>
            <w:r>
              <w:rPr>
                <w:noProof/>
                <w:webHidden/>
              </w:rPr>
            </w:r>
            <w:r>
              <w:rPr>
                <w:noProof/>
                <w:webHidden/>
              </w:rPr>
              <w:fldChar w:fldCharType="separate"/>
            </w:r>
            <w:r w:rsidR="003754D2">
              <w:rPr>
                <w:noProof/>
                <w:webHidden/>
              </w:rPr>
              <w:t>15</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38" w:history="1">
            <w:r w:rsidR="003754D2" w:rsidRPr="006373A2">
              <w:rPr>
                <w:rStyle w:val="Hyperlink"/>
                <w:noProof/>
              </w:rPr>
              <w:t>3.3</w:t>
            </w:r>
            <w:r w:rsidR="003754D2">
              <w:rPr>
                <w:rFonts w:asciiTheme="minorHAnsi" w:eastAsiaTheme="minorEastAsia" w:hAnsiTheme="minorHAnsi" w:cstheme="minorBidi"/>
                <w:bCs w:val="0"/>
                <w:noProof/>
                <w:sz w:val="22"/>
                <w:szCs w:val="22"/>
              </w:rPr>
              <w:tab/>
            </w:r>
            <w:r w:rsidR="003754D2" w:rsidRPr="006373A2">
              <w:rPr>
                <w:rStyle w:val="Hyperlink"/>
                <w:noProof/>
              </w:rPr>
              <w:t>TASK 7: The ZGB Model</w:t>
            </w:r>
            <w:r w:rsidR="003754D2">
              <w:rPr>
                <w:noProof/>
                <w:webHidden/>
              </w:rPr>
              <w:tab/>
            </w:r>
            <w:r>
              <w:rPr>
                <w:noProof/>
                <w:webHidden/>
              </w:rPr>
              <w:fldChar w:fldCharType="begin"/>
            </w:r>
            <w:r w:rsidR="003754D2">
              <w:rPr>
                <w:noProof/>
                <w:webHidden/>
              </w:rPr>
              <w:instrText xml:space="preserve"> PAGEREF _Toc126691138 \h </w:instrText>
            </w:r>
            <w:r>
              <w:rPr>
                <w:noProof/>
                <w:webHidden/>
              </w:rPr>
            </w:r>
            <w:r>
              <w:rPr>
                <w:noProof/>
                <w:webHidden/>
              </w:rPr>
              <w:fldChar w:fldCharType="separate"/>
            </w:r>
            <w:r w:rsidR="003754D2">
              <w:rPr>
                <w:noProof/>
                <w:webHidden/>
              </w:rPr>
              <w:t>15</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39" w:history="1">
            <w:r w:rsidR="003754D2" w:rsidRPr="006373A2">
              <w:rPr>
                <w:rStyle w:val="Hyperlink"/>
                <w:noProof/>
              </w:rPr>
              <w:t>3.4</w:t>
            </w:r>
            <w:r w:rsidR="003754D2">
              <w:rPr>
                <w:rFonts w:asciiTheme="minorHAnsi" w:eastAsiaTheme="minorEastAsia" w:hAnsiTheme="minorHAnsi" w:cstheme="minorBidi"/>
                <w:bCs w:val="0"/>
                <w:noProof/>
                <w:sz w:val="22"/>
                <w:szCs w:val="22"/>
              </w:rPr>
              <w:tab/>
            </w:r>
            <w:r w:rsidR="003754D2" w:rsidRPr="006373A2">
              <w:rPr>
                <w:rStyle w:val="Hyperlink"/>
                <w:noProof/>
              </w:rPr>
              <w:t>Modeling (lattice) diffusion</w:t>
            </w:r>
            <w:r w:rsidR="003754D2">
              <w:rPr>
                <w:noProof/>
                <w:webHidden/>
              </w:rPr>
              <w:tab/>
            </w:r>
            <w:r>
              <w:rPr>
                <w:noProof/>
                <w:webHidden/>
              </w:rPr>
              <w:fldChar w:fldCharType="begin"/>
            </w:r>
            <w:r w:rsidR="003754D2">
              <w:rPr>
                <w:noProof/>
                <w:webHidden/>
              </w:rPr>
              <w:instrText xml:space="preserve"> PAGEREF _Toc126691139 \h </w:instrText>
            </w:r>
            <w:r>
              <w:rPr>
                <w:noProof/>
                <w:webHidden/>
              </w:rPr>
            </w:r>
            <w:r>
              <w:rPr>
                <w:noProof/>
                <w:webHidden/>
              </w:rPr>
              <w:fldChar w:fldCharType="separate"/>
            </w:r>
            <w:r w:rsidR="003754D2">
              <w:rPr>
                <w:noProof/>
                <w:webHidden/>
              </w:rPr>
              <w:t>15</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40" w:history="1">
            <w:r w:rsidR="003754D2" w:rsidRPr="006373A2">
              <w:rPr>
                <w:rStyle w:val="Hyperlink"/>
                <w:noProof/>
              </w:rPr>
              <w:t>3.4.1</w:t>
            </w:r>
            <w:r w:rsidR="003754D2">
              <w:rPr>
                <w:rFonts w:asciiTheme="minorHAnsi" w:eastAsiaTheme="minorEastAsia" w:hAnsiTheme="minorHAnsi" w:cstheme="minorBidi"/>
                <w:noProof/>
                <w:sz w:val="22"/>
                <w:szCs w:val="22"/>
              </w:rPr>
              <w:tab/>
            </w:r>
            <w:r w:rsidR="003754D2" w:rsidRPr="006373A2">
              <w:rPr>
                <w:rStyle w:val="Hyperlink"/>
                <w:noProof/>
              </w:rPr>
              <w:t>A simple ion diffusion model</w:t>
            </w:r>
            <w:r w:rsidR="003754D2">
              <w:rPr>
                <w:noProof/>
                <w:webHidden/>
              </w:rPr>
              <w:tab/>
            </w:r>
            <w:r>
              <w:rPr>
                <w:noProof/>
                <w:webHidden/>
              </w:rPr>
              <w:fldChar w:fldCharType="begin"/>
            </w:r>
            <w:r w:rsidR="003754D2">
              <w:rPr>
                <w:noProof/>
                <w:webHidden/>
              </w:rPr>
              <w:instrText xml:space="preserve"> PAGEREF _Toc126691140 \h </w:instrText>
            </w:r>
            <w:r>
              <w:rPr>
                <w:noProof/>
                <w:webHidden/>
              </w:rPr>
            </w:r>
            <w:r>
              <w:rPr>
                <w:noProof/>
                <w:webHidden/>
              </w:rPr>
              <w:fldChar w:fldCharType="separate"/>
            </w:r>
            <w:r w:rsidR="003754D2">
              <w:rPr>
                <w:noProof/>
                <w:webHidden/>
              </w:rPr>
              <w:t>15</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41" w:history="1">
            <w:r w:rsidR="003754D2" w:rsidRPr="006373A2">
              <w:rPr>
                <w:rStyle w:val="Hyperlink"/>
                <w:noProof/>
              </w:rPr>
              <w:t>3.4.2</w:t>
            </w:r>
            <w:r w:rsidR="003754D2">
              <w:rPr>
                <w:rFonts w:asciiTheme="minorHAnsi" w:eastAsiaTheme="minorEastAsia" w:hAnsiTheme="minorHAnsi" w:cstheme="minorBidi"/>
                <w:noProof/>
                <w:sz w:val="22"/>
                <w:szCs w:val="22"/>
              </w:rPr>
              <w:tab/>
            </w:r>
            <w:r w:rsidR="003754D2" w:rsidRPr="006373A2">
              <w:rPr>
                <w:rStyle w:val="Hyperlink"/>
                <w:noProof/>
              </w:rPr>
              <w:t>Preparing the system</w:t>
            </w:r>
            <w:r w:rsidR="003754D2">
              <w:rPr>
                <w:noProof/>
                <w:webHidden/>
              </w:rPr>
              <w:tab/>
            </w:r>
            <w:r>
              <w:rPr>
                <w:noProof/>
                <w:webHidden/>
              </w:rPr>
              <w:fldChar w:fldCharType="begin"/>
            </w:r>
            <w:r w:rsidR="003754D2">
              <w:rPr>
                <w:noProof/>
                <w:webHidden/>
              </w:rPr>
              <w:instrText xml:space="preserve"> PAGEREF _Toc126691141 \h </w:instrText>
            </w:r>
            <w:r>
              <w:rPr>
                <w:noProof/>
                <w:webHidden/>
              </w:rPr>
            </w:r>
            <w:r>
              <w:rPr>
                <w:noProof/>
                <w:webHidden/>
              </w:rPr>
              <w:fldChar w:fldCharType="separate"/>
            </w:r>
            <w:r w:rsidR="003754D2">
              <w:rPr>
                <w:noProof/>
                <w:webHidden/>
              </w:rPr>
              <w:t>15</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42" w:history="1">
            <w:r w:rsidR="003754D2" w:rsidRPr="006373A2">
              <w:rPr>
                <w:rStyle w:val="Hyperlink"/>
                <w:noProof/>
              </w:rPr>
              <w:t>3.4.3</w:t>
            </w:r>
            <w:r w:rsidR="003754D2">
              <w:rPr>
                <w:rFonts w:asciiTheme="minorHAnsi" w:eastAsiaTheme="minorEastAsia" w:hAnsiTheme="minorHAnsi" w:cstheme="minorBidi"/>
                <w:noProof/>
                <w:sz w:val="22"/>
                <w:szCs w:val="22"/>
              </w:rPr>
              <w:tab/>
            </w:r>
            <w:r w:rsidR="003754D2" w:rsidRPr="006373A2">
              <w:rPr>
                <w:rStyle w:val="Hyperlink"/>
                <w:noProof/>
              </w:rPr>
              <w:t>TASK 8: Implement the boundary conditions</w:t>
            </w:r>
            <w:r w:rsidR="003754D2">
              <w:rPr>
                <w:noProof/>
                <w:webHidden/>
              </w:rPr>
              <w:tab/>
            </w:r>
            <w:r>
              <w:rPr>
                <w:noProof/>
                <w:webHidden/>
              </w:rPr>
              <w:fldChar w:fldCharType="begin"/>
            </w:r>
            <w:r w:rsidR="003754D2">
              <w:rPr>
                <w:noProof/>
                <w:webHidden/>
              </w:rPr>
              <w:instrText xml:space="preserve"> PAGEREF _Toc126691142 \h </w:instrText>
            </w:r>
            <w:r>
              <w:rPr>
                <w:noProof/>
                <w:webHidden/>
              </w:rPr>
            </w:r>
            <w:r>
              <w:rPr>
                <w:noProof/>
                <w:webHidden/>
              </w:rPr>
              <w:fldChar w:fldCharType="separate"/>
            </w:r>
            <w:r w:rsidR="003754D2">
              <w:rPr>
                <w:noProof/>
                <w:webHidden/>
              </w:rPr>
              <w:t>16</w:t>
            </w:r>
            <w:r>
              <w:rPr>
                <w:noProof/>
                <w:webHidden/>
              </w:rPr>
              <w:fldChar w:fldCharType="end"/>
            </w:r>
          </w:hyperlink>
        </w:p>
        <w:p w:rsidR="003754D2" w:rsidRDefault="007440CB">
          <w:pPr>
            <w:pStyle w:val="TOC3"/>
            <w:tabs>
              <w:tab w:val="left" w:pos="1781"/>
              <w:tab w:val="right" w:leader="dot" w:pos="9420"/>
            </w:tabs>
            <w:rPr>
              <w:rFonts w:asciiTheme="minorHAnsi" w:eastAsiaTheme="minorEastAsia" w:hAnsiTheme="minorHAnsi" w:cstheme="minorBidi"/>
              <w:noProof/>
              <w:sz w:val="22"/>
              <w:szCs w:val="22"/>
            </w:rPr>
          </w:pPr>
          <w:hyperlink w:anchor="_Toc126691143" w:history="1">
            <w:r w:rsidR="003754D2" w:rsidRPr="006373A2">
              <w:rPr>
                <w:rStyle w:val="Hyperlink"/>
                <w:noProof/>
              </w:rPr>
              <w:t>3.4.4</w:t>
            </w:r>
            <w:r w:rsidR="003754D2">
              <w:rPr>
                <w:rFonts w:asciiTheme="minorHAnsi" w:eastAsiaTheme="minorEastAsia" w:hAnsiTheme="minorHAnsi" w:cstheme="minorBidi"/>
                <w:noProof/>
                <w:sz w:val="22"/>
                <w:szCs w:val="22"/>
              </w:rPr>
              <w:tab/>
            </w:r>
            <w:r w:rsidR="003754D2" w:rsidRPr="006373A2">
              <w:rPr>
                <w:rStyle w:val="Hyperlink"/>
                <w:noProof/>
              </w:rPr>
              <w:t>TASK 9: Extending and testing the lattice diffusion model</w:t>
            </w:r>
            <w:r w:rsidR="003754D2">
              <w:rPr>
                <w:noProof/>
                <w:webHidden/>
              </w:rPr>
              <w:tab/>
            </w:r>
            <w:r>
              <w:rPr>
                <w:noProof/>
                <w:webHidden/>
              </w:rPr>
              <w:fldChar w:fldCharType="begin"/>
            </w:r>
            <w:r w:rsidR="003754D2">
              <w:rPr>
                <w:noProof/>
                <w:webHidden/>
              </w:rPr>
              <w:instrText xml:space="preserve"> PAGEREF _Toc126691143 \h </w:instrText>
            </w:r>
            <w:r>
              <w:rPr>
                <w:noProof/>
                <w:webHidden/>
              </w:rPr>
            </w:r>
            <w:r>
              <w:rPr>
                <w:noProof/>
                <w:webHidden/>
              </w:rPr>
              <w:fldChar w:fldCharType="separate"/>
            </w:r>
            <w:r w:rsidR="003754D2">
              <w:rPr>
                <w:noProof/>
                <w:webHidden/>
              </w:rPr>
              <w:t>16</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4" w:history="1">
            <w:r w:rsidR="003754D2" w:rsidRPr="006373A2">
              <w:rPr>
                <w:rStyle w:val="Hyperlink"/>
                <w:noProof/>
              </w:rPr>
              <w:t>3.5</w:t>
            </w:r>
            <w:r w:rsidR="003754D2">
              <w:rPr>
                <w:rFonts w:asciiTheme="minorHAnsi" w:eastAsiaTheme="minorEastAsia" w:hAnsiTheme="minorHAnsi" w:cstheme="minorBidi"/>
                <w:bCs w:val="0"/>
                <w:noProof/>
                <w:sz w:val="22"/>
                <w:szCs w:val="22"/>
              </w:rPr>
              <w:tab/>
            </w:r>
            <w:r w:rsidR="003754D2" w:rsidRPr="006373A2">
              <w:rPr>
                <w:rStyle w:val="Hyperlink"/>
                <w:noProof/>
              </w:rPr>
              <w:t>Lateral interactions in kmcos</w:t>
            </w:r>
            <w:r w:rsidR="003754D2">
              <w:rPr>
                <w:noProof/>
                <w:webHidden/>
              </w:rPr>
              <w:tab/>
            </w:r>
            <w:r>
              <w:rPr>
                <w:noProof/>
                <w:webHidden/>
              </w:rPr>
              <w:fldChar w:fldCharType="begin"/>
            </w:r>
            <w:r w:rsidR="003754D2">
              <w:rPr>
                <w:noProof/>
                <w:webHidden/>
              </w:rPr>
              <w:instrText xml:space="preserve"> PAGEREF _Toc126691144 \h </w:instrText>
            </w:r>
            <w:r>
              <w:rPr>
                <w:noProof/>
                <w:webHidden/>
              </w:rPr>
            </w:r>
            <w:r>
              <w:rPr>
                <w:noProof/>
                <w:webHidden/>
              </w:rPr>
              <w:fldChar w:fldCharType="separate"/>
            </w:r>
            <w:r w:rsidR="003754D2">
              <w:rPr>
                <w:noProof/>
                <w:webHidden/>
              </w:rPr>
              <w:t>16</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5" w:history="1">
            <w:r w:rsidR="003754D2" w:rsidRPr="006373A2">
              <w:rPr>
                <w:rStyle w:val="Hyperlink"/>
                <w:noProof/>
              </w:rPr>
              <w:t>3.6</w:t>
            </w:r>
            <w:r w:rsidR="003754D2">
              <w:rPr>
                <w:rFonts w:asciiTheme="minorHAnsi" w:eastAsiaTheme="minorEastAsia" w:hAnsiTheme="minorHAnsi" w:cstheme="minorBidi"/>
                <w:bCs w:val="0"/>
                <w:noProof/>
                <w:sz w:val="22"/>
                <w:szCs w:val="22"/>
              </w:rPr>
              <w:tab/>
            </w:r>
            <w:r w:rsidR="003754D2" w:rsidRPr="006373A2">
              <w:rPr>
                <w:rStyle w:val="Hyperlink"/>
                <w:noProof/>
              </w:rPr>
              <w:t>TASK 10: Solid-on-solid crystal growth model</w:t>
            </w:r>
            <w:r w:rsidR="003754D2">
              <w:rPr>
                <w:noProof/>
                <w:webHidden/>
              </w:rPr>
              <w:tab/>
            </w:r>
            <w:r>
              <w:rPr>
                <w:noProof/>
                <w:webHidden/>
              </w:rPr>
              <w:fldChar w:fldCharType="begin"/>
            </w:r>
            <w:r w:rsidR="003754D2">
              <w:rPr>
                <w:noProof/>
                <w:webHidden/>
              </w:rPr>
              <w:instrText xml:space="preserve"> PAGEREF _Toc126691145 \h </w:instrText>
            </w:r>
            <w:r>
              <w:rPr>
                <w:noProof/>
                <w:webHidden/>
              </w:rPr>
            </w:r>
            <w:r>
              <w:rPr>
                <w:noProof/>
                <w:webHidden/>
              </w:rPr>
              <w:fldChar w:fldCharType="separate"/>
            </w:r>
            <w:r w:rsidR="003754D2">
              <w:rPr>
                <w:noProof/>
                <w:webHidden/>
              </w:rPr>
              <w:t>16</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6" w:history="1">
            <w:r w:rsidR="003754D2" w:rsidRPr="006373A2">
              <w:rPr>
                <w:rStyle w:val="Hyperlink"/>
                <w:noProof/>
              </w:rPr>
              <w:t>3.7</w:t>
            </w:r>
            <w:r w:rsidR="003754D2">
              <w:rPr>
                <w:rFonts w:asciiTheme="minorHAnsi" w:eastAsiaTheme="minorEastAsia" w:hAnsiTheme="minorHAnsi" w:cstheme="minorBidi"/>
                <w:bCs w:val="0"/>
                <w:noProof/>
                <w:sz w:val="22"/>
                <w:szCs w:val="22"/>
              </w:rPr>
              <w:tab/>
            </w:r>
            <w:r w:rsidR="003754D2" w:rsidRPr="006373A2">
              <w:rPr>
                <w:rStyle w:val="Hyperlink"/>
                <w:noProof/>
              </w:rPr>
              <w:t>TASK 11: Diffusion in the SOS model</w:t>
            </w:r>
            <w:r w:rsidR="003754D2">
              <w:rPr>
                <w:noProof/>
                <w:webHidden/>
              </w:rPr>
              <w:tab/>
            </w:r>
            <w:r>
              <w:rPr>
                <w:noProof/>
                <w:webHidden/>
              </w:rPr>
              <w:fldChar w:fldCharType="begin"/>
            </w:r>
            <w:r w:rsidR="003754D2">
              <w:rPr>
                <w:noProof/>
                <w:webHidden/>
              </w:rPr>
              <w:instrText xml:space="preserve"> PAGEREF _Toc126691146 \h </w:instrText>
            </w:r>
            <w:r>
              <w:rPr>
                <w:noProof/>
                <w:webHidden/>
              </w:rPr>
            </w:r>
            <w:r>
              <w:rPr>
                <w:noProof/>
                <w:webHidden/>
              </w:rPr>
              <w:fldChar w:fldCharType="separate"/>
            </w:r>
            <w:r w:rsidR="003754D2">
              <w:rPr>
                <w:noProof/>
                <w:webHidden/>
              </w:rPr>
              <w:t>16</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7" w:history="1">
            <w:r w:rsidR="003754D2" w:rsidRPr="006373A2">
              <w:rPr>
                <w:rStyle w:val="Hyperlink"/>
                <w:noProof/>
              </w:rPr>
              <w:t>3.8</w:t>
            </w:r>
            <w:r w:rsidR="003754D2">
              <w:rPr>
                <w:rFonts w:asciiTheme="minorHAnsi" w:eastAsiaTheme="minorEastAsia" w:hAnsiTheme="minorHAnsi" w:cstheme="minorBidi"/>
                <w:bCs w:val="0"/>
                <w:noProof/>
                <w:sz w:val="22"/>
                <w:szCs w:val="22"/>
              </w:rPr>
              <w:tab/>
            </w:r>
            <w:r w:rsidR="003754D2" w:rsidRPr="006373A2">
              <w:rPr>
                <w:rStyle w:val="Hyperlink"/>
                <w:noProof/>
              </w:rPr>
              <w:t>TASK 12: Lateral interactions in the diffusion model</w:t>
            </w:r>
            <w:r w:rsidR="003754D2">
              <w:rPr>
                <w:noProof/>
                <w:webHidden/>
              </w:rPr>
              <w:tab/>
            </w:r>
            <w:r>
              <w:rPr>
                <w:noProof/>
                <w:webHidden/>
              </w:rPr>
              <w:fldChar w:fldCharType="begin"/>
            </w:r>
            <w:r w:rsidR="003754D2">
              <w:rPr>
                <w:noProof/>
                <w:webHidden/>
              </w:rPr>
              <w:instrText xml:space="preserve"> PAGEREF _Toc126691147 \h </w:instrText>
            </w:r>
            <w:r>
              <w:rPr>
                <w:noProof/>
                <w:webHidden/>
              </w:rPr>
            </w:r>
            <w:r>
              <w:rPr>
                <w:noProof/>
                <w:webHidden/>
              </w:rPr>
              <w:fldChar w:fldCharType="separate"/>
            </w:r>
            <w:r w:rsidR="003754D2">
              <w:rPr>
                <w:noProof/>
                <w:webHidden/>
              </w:rPr>
              <w:t>17</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8" w:history="1">
            <w:r w:rsidR="003754D2" w:rsidRPr="006373A2">
              <w:rPr>
                <w:rStyle w:val="Hyperlink"/>
                <w:noProof/>
              </w:rPr>
              <w:t>3.9</w:t>
            </w:r>
            <w:r w:rsidR="003754D2">
              <w:rPr>
                <w:rFonts w:asciiTheme="minorHAnsi" w:eastAsiaTheme="minorEastAsia" w:hAnsiTheme="minorHAnsi" w:cstheme="minorBidi"/>
                <w:bCs w:val="0"/>
                <w:noProof/>
                <w:sz w:val="22"/>
                <w:szCs w:val="22"/>
              </w:rPr>
              <w:tab/>
            </w:r>
            <w:r w:rsidR="003754D2" w:rsidRPr="006373A2">
              <w:rPr>
                <w:rStyle w:val="Hyperlink"/>
                <w:noProof/>
              </w:rPr>
              <w:t>TASK 13: Defects in the diffusion model</w:t>
            </w:r>
            <w:r w:rsidR="003754D2">
              <w:rPr>
                <w:noProof/>
                <w:webHidden/>
              </w:rPr>
              <w:tab/>
            </w:r>
            <w:r>
              <w:rPr>
                <w:noProof/>
                <w:webHidden/>
              </w:rPr>
              <w:fldChar w:fldCharType="begin"/>
            </w:r>
            <w:r w:rsidR="003754D2">
              <w:rPr>
                <w:noProof/>
                <w:webHidden/>
              </w:rPr>
              <w:instrText xml:space="preserve"> PAGEREF _Toc126691148 \h </w:instrText>
            </w:r>
            <w:r>
              <w:rPr>
                <w:noProof/>
                <w:webHidden/>
              </w:rPr>
            </w:r>
            <w:r>
              <w:rPr>
                <w:noProof/>
                <w:webHidden/>
              </w:rPr>
              <w:fldChar w:fldCharType="separate"/>
            </w:r>
            <w:r w:rsidR="003754D2">
              <w:rPr>
                <w:noProof/>
                <w:webHidden/>
              </w:rPr>
              <w:t>17</w:t>
            </w:r>
            <w:r>
              <w:rPr>
                <w:noProof/>
                <w:webHidden/>
              </w:rPr>
              <w:fldChar w:fldCharType="end"/>
            </w:r>
          </w:hyperlink>
        </w:p>
        <w:p w:rsidR="003754D2" w:rsidRDefault="007440CB">
          <w:pPr>
            <w:pStyle w:val="TOC2"/>
            <w:tabs>
              <w:tab w:val="left" w:pos="1047"/>
              <w:tab w:val="right" w:leader="dot" w:pos="9420"/>
            </w:tabs>
            <w:rPr>
              <w:rFonts w:asciiTheme="minorHAnsi" w:eastAsiaTheme="minorEastAsia" w:hAnsiTheme="minorHAnsi" w:cstheme="minorBidi"/>
              <w:bCs w:val="0"/>
              <w:noProof/>
              <w:sz w:val="22"/>
              <w:szCs w:val="22"/>
            </w:rPr>
          </w:pPr>
          <w:hyperlink w:anchor="_Toc126691149" w:history="1">
            <w:r w:rsidR="003754D2" w:rsidRPr="006373A2">
              <w:rPr>
                <w:rStyle w:val="Hyperlink"/>
                <w:noProof/>
              </w:rPr>
              <w:t>3.10</w:t>
            </w:r>
            <w:r w:rsidR="003754D2">
              <w:rPr>
                <w:rFonts w:asciiTheme="minorHAnsi" w:eastAsiaTheme="minorEastAsia" w:hAnsiTheme="minorHAnsi" w:cstheme="minorBidi"/>
                <w:bCs w:val="0"/>
                <w:noProof/>
                <w:sz w:val="22"/>
                <w:szCs w:val="22"/>
              </w:rPr>
              <w:tab/>
            </w:r>
            <w:r w:rsidR="003754D2" w:rsidRPr="006373A2">
              <w:rPr>
                <w:rStyle w:val="Hyperlink"/>
                <w:noProof/>
              </w:rPr>
              <w:t>TASK 14: Compare the energy differences for the ase way versus the janaf way for one system</w:t>
            </w:r>
            <w:r w:rsidR="003754D2">
              <w:rPr>
                <w:noProof/>
                <w:webHidden/>
              </w:rPr>
              <w:tab/>
            </w:r>
            <w:r>
              <w:rPr>
                <w:noProof/>
                <w:webHidden/>
              </w:rPr>
              <w:fldChar w:fldCharType="begin"/>
            </w:r>
            <w:r w:rsidR="003754D2">
              <w:rPr>
                <w:noProof/>
                <w:webHidden/>
              </w:rPr>
              <w:instrText xml:space="preserve"> PAGEREF _Toc126691149 \h </w:instrText>
            </w:r>
            <w:r>
              <w:rPr>
                <w:noProof/>
                <w:webHidden/>
              </w:rPr>
            </w:r>
            <w:r>
              <w:rPr>
                <w:noProof/>
                <w:webHidden/>
              </w:rPr>
              <w:fldChar w:fldCharType="separate"/>
            </w:r>
            <w:r w:rsidR="003754D2">
              <w:rPr>
                <w:noProof/>
                <w:webHidden/>
              </w:rPr>
              <w:t>17</w:t>
            </w:r>
            <w:r>
              <w:rPr>
                <w:noProof/>
                <w:webHidden/>
              </w:rPr>
              <w:fldChar w:fldCharType="end"/>
            </w:r>
          </w:hyperlink>
        </w:p>
        <w:p w:rsidR="003754D2" w:rsidRDefault="007440CB">
          <w:pPr>
            <w:pStyle w:val="TOC1"/>
            <w:tabs>
              <w:tab w:val="left" w:pos="520"/>
              <w:tab w:val="right" w:leader="dot" w:pos="9420"/>
            </w:tabs>
            <w:rPr>
              <w:rFonts w:asciiTheme="minorHAnsi" w:eastAsiaTheme="minorEastAsia" w:hAnsiTheme="minorHAnsi" w:cstheme="minorBidi"/>
              <w:noProof/>
              <w:sz w:val="22"/>
              <w:szCs w:val="22"/>
            </w:rPr>
          </w:pPr>
          <w:hyperlink w:anchor="_Toc126691150" w:history="1">
            <w:r w:rsidR="003754D2" w:rsidRPr="006373A2">
              <w:rPr>
                <w:rStyle w:val="Hyperlink"/>
                <w:noProof/>
              </w:rPr>
              <w:t>4</w:t>
            </w:r>
            <w:r w:rsidR="003754D2">
              <w:rPr>
                <w:rFonts w:asciiTheme="minorHAnsi" w:eastAsiaTheme="minorEastAsia" w:hAnsiTheme="minorHAnsi" w:cstheme="minorBidi"/>
                <w:noProof/>
                <w:sz w:val="22"/>
                <w:szCs w:val="22"/>
              </w:rPr>
              <w:tab/>
            </w:r>
            <w:r w:rsidR="003754D2" w:rsidRPr="006373A2">
              <w:rPr>
                <w:rStyle w:val="Hyperlink"/>
                <w:noProof/>
              </w:rPr>
              <w:t>References</w:t>
            </w:r>
            <w:r w:rsidR="003754D2">
              <w:rPr>
                <w:noProof/>
                <w:webHidden/>
              </w:rPr>
              <w:tab/>
            </w:r>
            <w:r>
              <w:rPr>
                <w:noProof/>
                <w:webHidden/>
              </w:rPr>
              <w:fldChar w:fldCharType="begin"/>
            </w:r>
            <w:r w:rsidR="003754D2">
              <w:rPr>
                <w:noProof/>
                <w:webHidden/>
              </w:rPr>
              <w:instrText xml:space="preserve"> PAGEREF _Toc126691150 \h </w:instrText>
            </w:r>
            <w:r>
              <w:rPr>
                <w:noProof/>
                <w:webHidden/>
              </w:rPr>
            </w:r>
            <w:r>
              <w:rPr>
                <w:noProof/>
                <w:webHidden/>
              </w:rPr>
              <w:fldChar w:fldCharType="separate"/>
            </w:r>
            <w:r w:rsidR="003754D2">
              <w:rPr>
                <w:noProof/>
                <w:webHidden/>
              </w:rPr>
              <w:t>17</w:t>
            </w:r>
            <w:r>
              <w:rPr>
                <w:noProof/>
                <w:webHidden/>
              </w:rPr>
              <w:fldChar w:fldCharType="end"/>
            </w:r>
          </w:hyperlink>
        </w:p>
        <w:p w:rsidR="00B923F9" w:rsidRDefault="007440CB" w:rsidP="00877799">
          <w:r>
            <w:rPr>
              <w:noProof/>
            </w:rPr>
            <w:fldChar w:fldCharType="end"/>
          </w:r>
        </w:p>
      </w:sdtContent>
    </w:sdt>
    <w:p w:rsidR="005D18E8" w:rsidRDefault="005D18E8" w:rsidP="00877799">
      <w:pPr>
        <w:sectPr w:rsidR="005D18E8">
          <w:type w:val="continuous"/>
          <w:pgSz w:w="11910" w:h="16840"/>
          <w:pgMar w:top="1580" w:right="1240" w:bottom="280" w:left="1240" w:header="720" w:footer="720" w:gutter="0"/>
          <w:cols w:space="720"/>
        </w:sectPr>
      </w:pPr>
    </w:p>
    <w:p w:rsidR="005D18E8" w:rsidRPr="008259AD" w:rsidRDefault="005D18E8" w:rsidP="00877799">
      <w:pPr>
        <w:pStyle w:val="Heading1"/>
      </w:pPr>
      <w:bookmarkStart w:id="0" w:name="Introduction"/>
      <w:bookmarkStart w:id="1" w:name="_Toc126691097"/>
      <w:bookmarkEnd w:id="0"/>
      <w:r w:rsidRPr="008259AD">
        <w:lastRenderedPageBreak/>
        <w:t>Introduction</w:t>
      </w:r>
      <w:bookmarkEnd w:id="1"/>
    </w:p>
    <w:p w:rsidR="005D18E8" w:rsidRPr="008259AD" w:rsidRDefault="005D18E8" w:rsidP="00877799">
      <w:pPr>
        <w:pStyle w:val="Heading2"/>
      </w:pPr>
      <w:bookmarkStart w:id="2" w:name="_Toc126691098"/>
      <w:r w:rsidRPr="008259AD">
        <w:t>What is Kinetic Monte Carlo</w:t>
      </w:r>
      <w:bookmarkEnd w:id="2"/>
    </w:p>
    <w:p w:rsidR="001569C9" w:rsidRDefault="001569C9" w:rsidP="00877799">
      <w:pPr>
        <w:pStyle w:val="BodyText"/>
      </w:pPr>
      <w:r>
        <w:t>K</w:t>
      </w:r>
      <w:r w:rsidRPr="001569C9">
        <w:t>inetic Monte Carlo (KMC)</w:t>
      </w:r>
      <w:r>
        <w:t xml:space="preserve"> simulates</w:t>
      </w:r>
      <w:r w:rsidRPr="001569C9">
        <w:t xml:space="preserve"> use stochastic methods (</w:t>
      </w:r>
      <w:r>
        <w:t xml:space="preserve">similar to </w:t>
      </w:r>
      <w:r w:rsidRPr="001569C9">
        <w:t xml:space="preserve">coin flipping) to evolve the state of a system across time.  In the context of chemistry, if one wants to simulate the reactions at the atomic/molecular scale, especially for </w:t>
      </w:r>
      <w:r>
        <w:t xml:space="preserve">the atomic scale of </w:t>
      </w:r>
      <w:r w:rsidRPr="001569C9">
        <w:t xml:space="preserve">reactions on surfaces and solids, there are certain problems that can only be solved today using KMC methods. </w:t>
      </w:r>
      <w:r>
        <w:t xml:space="preserve">During a simulation step, </w:t>
      </w:r>
      <w:r w:rsidRPr="001569C9">
        <w:t xml:space="preserve">there will be some probability of species reacting with the neighbors or undergoing other reactions, per unit time. KMC has been applied to study diffusion in materials, surface catalysis, </w:t>
      </w:r>
      <w:proofErr w:type="gramStart"/>
      <w:r w:rsidRPr="001569C9">
        <w:t>the</w:t>
      </w:r>
      <w:proofErr w:type="gramEnd"/>
      <w:r w:rsidRPr="001569C9">
        <w:t xml:space="preserve"> growth of crystals, deposition on surfaces, and other problems.</w:t>
      </w:r>
    </w:p>
    <w:p w:rsidR="00DE2491" w:rsidRPr="00DE2491" w:rsidRDefault="001569C9" w:rsidP="00877799">
      <w:pPr>
        <w:pStyle w:val="BodyText"/>
      </w:pPr>
      <w:r>
        <w:t xml:space="preserve">More technically: </w:t>
      </w:r>
      <w:r w:rsidR="0F100288"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0F100288" w:rsidRPr="00DE2491">
        <w:t xml:space="preserve"> Hence, KMC can be applied as a multiscale modelling technique </w:t>
      </w:r>
      <w:r w:rsidR="00893189">
        <w:t xml:space="preserve">to study chemical reactions </w:t>
      </w:r>
      <w:r w:rsidR="000C77C7">
        <w:t>as well as other processes. For example, KMC has been applie</w:t>
      </w:r>
      <w:r w:rsidR="0F100288" w:rsidRPr="00DE2491">
        <w:t>d to study diffusion in</w:t>
      </w:r>
      <w:r w:rsidR="000C77C7">
        <w:t xml:space="preserve"> materials, surface catalysis, </w:t>
      </w:r>
      <w:r w:rsidR="0F100288" w:rsidRPr="00DE2491">
        <w:t xml:space="preserve">the growth of crystals, deposition on surfaces, and other problems. </w:t>
      </w:r>
      <w:r w:rsidR="0F100288">
        <w:t xml:space="preserve">General introductions to the KMC method can be found in Refs. </w:t>
      </w:r>
      <w:r w:rsidR="007440CB">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7440CB">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7440CB">
        <w:fldChar w:fldCharType="end"/>
      </w:r>
      <w:r w:rsidR="007440CB">
        <w:fldChar w:fldCharType="separate"/>
      </w:r>
      <w:r w:rsidR="0F100288">
        <w:rPr>
          <w:noProof/>
        </w:rPr>
        <w:t>[1-4]</w:t>
      </w:r>
      <w:r w:rsidR="007440CB">
        <w:fldChar w:fldCharType="end"/>
      </w:r>
      <w:r w:rsidR="0F100288">
        <w:t xml:space="preserve">. Here </w:t>
      </w:r>
      <w:r w:rsidR="0F100288" w:rsidRPr="00DE2491">
        <w:t>we will use</w:t>
      </w:r>
      <w:r w:rsidR="5DDE1C5B">
        <w:t xml:space="preserve"> the open-source KMC code “</w:t>
      </w:r>
      <w:proofErr w:type="spellStart"/>
      <w:r w:rsidR="5DDE1C5B">
        <w:t>kmcos</w:t>
      </w:r>
      <w:proofErr w:type="spellEnd"/>
      <w:r w:rsidR="0F100288" w:rsidRPr="00DE2491">
        <w:t>”</w:t>
      </w:r>
      <w:r w:rsidR="0F100288">
        <w:t xml:space="preserve">, which is an updated version of the </w:t>
      </w:r>
      <w:r w:rsidR="5DDE1C5B">
        <w:t>”</w:t>
      </w:r>
      <w:proofErr w:type="spellStart"/>
      <w:r w:rsidR="5DDE1C5B">
        <w:t>kmos</w:t>
      </w:r>
      <w:proofErr w:type="spellEnd"/>
      <w:r w:rsidR="0F100288" w:rsidRPr="00DE2491">
        <w:t>”</w:t>
      </w:r>
      <w:r w:rsidR="0F100288">
        <w:t xml:space="preserve"> code developed by Max Hofmann </w:t>
      </w:r>
      <w:r w:rsidR="007440CB">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7440CB">
        <w:fldChar w:fldCharType="separate"/>
      </w:r>
      <w:r w:rsidR="0F100288">
        <w:rPr>
          <w:noProof/>
        </w:rPr>
        <w:t>[5]</w:t>
      </w:r>
      <w:r w:rsidR="007440CB">
        <w:fldChar w:fldCharType="end"/>
      </w:r>
      <w:r w:rsidR="0F100288">
        <w:t>. For a recent tutorial introd</w:t>
      </w:r>
      <w:r w:rsidR="5DDE1C5B">
        <w:t>uction to KMC based on the “</w:t>
      </w:r>
      <w:proofErr w:type="spellStart"/>
      <w:r w:rsidR="5DDE1C5B">
        <w:t>kmos</w:t>
      </w:r>
      <w:proofErr w:type="spellEnd"/>
      <w:r w:rsidR="0F100288">
        <w:t>”</w:t>
      </w:r>
      <w:r w:rsidR="5DDE1C5B">
        <w:t xml:space="preserve"> / “</w:t>
      </w:r>
      <w:proofErr w:type="spellStart"/>
      <w:r w:rsidR="5DDE1C5B">
        <w:t>kmcos</w:t>
      </w:r>
      <w:proofErr w:type="spellEnd"/>
      <w:r w:rsidR="5DDE1C5B">
        <w:t>”</w:t>
      </w:r>
      <w:r w:rsidR="0F100288">
        <w:t xml:space="preserve"> code we refer </w:t>
      </w:r>
      <w:r w:rsidR="5DDE1C5B">
        <w:t xml:space="preserve">the reader to Ref. </w:t>
      </w:r>
      <w:r w:rsidR="007440CB">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440CB">
        <w:fldChar w:fldCharType="separate"/>
      </w:r>
      <w:r w:rsidR="5DDE1C5B">
        <w:rPr>
          <w:noProof/>
        </w:rPr>
        <w:t>[6]</w:t>
      </w:r>
      <w:r w:rsidR="007440CB">
        <w:fldChar w:fldCharType="end"/>
      </w:r>
      <w:r w:rsidR="5DDE1C5B">
        <w:t>.</w:t>
      </w:r>
    </w:p>
    <w:p w:rsidR="005D18E8" w:rsidRPr="000A149A" w:rsidRDefault="005D18E8" w:rsidP="00877799">
      <w:pPr>
        <w:pStyle w:val="Heading2"/>
      </w:pPr>
      <w:bookmarkStart w:id="3" w:name="_Toc126691099"/>
      <w:r w:rsidRPr="000A149A">
        <w:t xml:space="preserve">Features of </w:t>
      </w:r>
      <w:proofErr w:type="spellStart"/>
      <w:r w:rsidRPr="000A149A">
        <w:t>kmcos</w:t>
      </w:r>
      <w:bookmarkEnd w:id="3"/>
      <w:proofErr w:type="spellEnd"/>
    </w:p>
    <w:p w:rsidR="005D18E8" w:rsidRPr="00567A0F" w:rsidRDefault="00120F28" w:rsidP="00877799">
      <w:pPr>
        <w:pStyle w:val="BodyText"/>
        <w:numPr>
          <w:ilvl w:val="0"/>
          <w:numId w:val="25"/>
        </w:numPr>
        <w:rPr>
          <w:b/>
          <w:bCs/>
        </w:rPr>
      </w:pPr>
      <w:r>
        <w:t xml:space="preserve">User-friendly </w:t>
      </w:r>
      <w:r w:rsidR="00037C24">
        <w:t>Python interface</w:t>
      </w:r>
    </w:p>
    <w:p w:rsidR="00567A0F" w:rsidRPr="00567A0F" w:rsidRDefault="00567A0F" w:rsidP="00877799">
      <w:pPr>
        <w:pStyle w:val="BodyText"/>
        <w:numPr>
          <w:ilvl w:val="0"/>
          <w:numId w:val="25"/>
        </w:numPr>
        <w:rPr>
          <w:b/>
          <w:bCs/>
        </w:rPr>
      </w:pPr>
      <w:r>
        <w:t xml:space="preserve">Viewer GUI (currently working only partially in </w:t>
      </w:r>
      <w:proofErr w:type="spellStart"/>
      <w:r>
        <w:t>kmcos</w:t>
      </w:r>
      <w:proofErr w:type="spellEnd"/>
      <w:r>
        <w:t>)</w:t>
      </w:r>
    </w:p>
    <w:p w:rsidR="00567A0F" w:rsidRPr="00037C24" w:rsidRDefault="00567A0F" w:rsidP="00877799">
      <w:pPr>
        <w:pStyle w:val="BodyText"/>
        <w:numPr>
          <w:ilvl w:val="0"/>
          <w:numId w:val="25"/>
        </w:numPr>
        <w:rPr>
          <w:b/>
          <w:bCs/>
        </w:rPr>
      </w:pPr>
      <w:r>
        <w:t xml:space="preserve">Runner API (recommended way of running </w:t>
      </w:r>
      <w:proofErr w:type="spellStart"/>
      <w:r>
        <w:t>kmcos</w:t>
      </w:r>
      <w:proofErr w:type="spellEnd"/>
      <w:r>
        <w:t>)</w:t>
      </w:r>
    </w:p>
    <w:p w:rsidR="00037C24" w:rsidRPr="00037C24" w:rsidRDefault="00120F28" w:rsidP="00877799">
      <w:pPr>
        <w:pStyle w:val="BodyText"/>
        <w:numPr>
          <w:ilvl w:val="0"/>
          <w:numId w:val="25"/>
        </w:numPr>
        <w:rPr>
          <w:b/>
          <w:bCs/>
        </w:rPr>
      </w:pPr>
      <w:r>
        <w:t>Efficient</w:t>
      </w:r>
      <w:r w:rsidR="00037C24">
        <w:t xml:space="preserve"> Fortran </w:t>
      </w:r>
      <w:proofErr w:type="spellStart"/>
      <w:r w:rsidR="00037C24">
        <w:t>backends</w:t>
      </w:r>
      <w:proofErr w:type="spellEnd"/>
      <w:r w:rsidR="00037C24">
        <w:t xml:space="preserve"> (</w:t>
      </w:r>
      <w:proofErr w:type="spellStart"/>
      <w:r w:rsidR="00037C24" w:rsidRPr="00037C24">
        <w:rPr>
          <w:rFonts w:ascii="Consolas" w:eastAsia="Consolas" w:hAnsi="Consolas" w:cs="Consolas"/>
        </w:rPr>
        <w:t>local_smart</w:t>
      </w:r>
      <w:proofErr w:type="spellEnd"/>
      <w:r w:rsidR="00037C24" w:rsidRPr="00037C24">
        <w:rPr>
          <w:rFonts w:ascii="Consolas" w:eastAsia="Consolas" w:hAnsi="Consolas" w:cs="Consolas"/>
        </w:rPr>
        <w:t xml:space="preserve">, </w:t>
      </w:r>
      <w:proofErr w:type="spellStart"/>
      <w:r w:rsidR="00037C24" w:rsidRPr="00037C24">
        <w:rPr>
          <w:rFonts w:ascii="Consolas" w:eastAsia="Consolas" w:hAnsi="Consolas" w:cs="Consolas"/>
        </w:rPr>
        <w:t>lat_int</w:t>
      </w:r>
      <w:proofErr w:type="spellEnd"/>
      <w:r w:rsidR="00037C24" w:rsidRPr="00037C24">
        <w:rPr>
          <w:rFonts w:ascii="Consolas" w:eastAsia="Consolas" w:hAnsi="Consolas" w:cs="Consolas"/>
        </w:rPr>
        <w:t xml:space="preserve">, </w:t>
      </w:r>
      <w:proofErr w:type="spellStart"/>
      <w:r w:rsidR="00037C24" w:rsidRPr="00037C24">
        <w:rPr>
          <w:rFonts w:ascii="Consolas" w:eastAsia="Consolas" w:hAnsi="Consolas" w:cs="Consolas"/>
        </w:rPr>
        <w:t>otf</w:t>
      </w:r>
      <w:proofErr w:type="spellEnd"/>
      <w:r w:rsidR="00037C24">
        <w:t>)</w:t>
      </w:r>
    </w:p>
    <w:p w:rsidR="00037C24" w:rsidRPr="000A149A" w:rsidRDefault="00037C24" w:rsidP="00877799">
      <w:pPr>
        <w:pStyle w:val="BodyText"/>
        <w:numPr>
          <w:ilvl w:val="0"/>
          <w:numId w:val="25"/>
        </w:numPr>
        <w:rPr>
          <w:b/>
          <w:bCs/>
        </w:rPr>
      </w:pPr>
      <w:r>
        <w:t>Lateral adsorbate-adsorbate interactions (</w:t>
      </w:r>
      <w:proofErr w:type="spellStart"/>
      <w:r>
        <w:rPr>
          <w:rFonts w:ascii="Consolas" w:eastAsia="Consolas" w:hAnsi="Consolas" w:cs="Consolas"/>
        </w:rPr>
        <w:t>lat_int</w:t>
      </w:r>
      <w:proofErr w:type="spellEnd"/>
      <w:r>
        <w:rPr>
          <w:rFonts w:ascii="Consolas" w:eastAsia="Consolas" w:hAnsi="Consolas" w:cs="Consolas"/>
        </w:rPr>
        <w:t xml:space="preserve"> </w:t>
      </w:r>
      <w:r w:rsidRPr="00037C24">
        <w:t>or</w:t>
      </w:r>
      <w:r w:rsidRPr="00037C24">
        <w:rPr>
          <w:rFonts w:ascii="Consolas" w:eastAsia="Consolas" w:hAnsi="Consolas" w:cs="Consolas"/>
        </w:rPr>
        <w:t xml:space="preserve"> </w:t>
      </w:r>
      <w:proofErr w:type="spellStart"/>
      <w:r w:rsidRPr="00037C24">
        <w:rPr>
          <w:rFonts w:ascii="Consolas" w:eastAsia="Consolas" w:hAnsi="Consolas" w:cs="Consolas"/>
        </w:rPr>
        <w:t>otf</w:t>
      </w:r>
      <w:proofErr w:type="spellEnd"/>
      <w:r>
        <w:rPr>
          <w:rFonts w:ascii="Consolas" w:eastAsia="Consolas" w:hAnsi="Consolas" w:cs="Consolas"/>
        </w:rPr>
        <w:t xml:space="preserve"> </w:t>
      </w:r>
      <w:proofErr w:type="spellStart"/>
      <w:r w:rsidRPr="00037C24">
        <w:t>backends</w:t>
      </w:r>
      <w:proofErr w:type="spellEnd"/>
      <w:r>
        <w:rPr>
          <w:rFonts w:ascii="Consolas" w:eastAsia="Consolas" w:hAnsi="Consolas" w:cs="Consolas"/>
        </w:rPr>
        <w:t>)</w:t>
      </w:r>
    </w:p>
    <w:p w:rsidR="005D18E8" w:rsidRPr="000A149A" w:rsidRDefault="005D18E8" w:rsidP="00877799">
      <w:pPr>
        <w:pStyle w:val="BodyText"/>
        <w:numPr>
          <w:ilvl w:val="0"/>
          <w:numId w:val="25"/>
        </w:numPr>
        <w:rPr>
          <w:b/>
          <w:bCs/>
        </w:rPr>
      </w:pPr>
      <w:r>
        <w:t>A</w:t>
      </w:r>
      <w:r w:rsidR="00DA2B6E">
        <w:t>cceleration of quasi-equilibrated</w:t>
      </w:r>
      <w:r>
        <w:t xml:space="preserve"> processes</w:t>
      </w:r>
    </w:p>
    <w:p w:rsidR="005D18E8" w:rsidRPr="000A149A" w:rsidRDefault="005D18E8" w:rsidP="00877799">
      <w:pPr>
        <w:pStyle w:val="BodyText"/>
        <w:numPr>
          <w:ilvl w:val="0"/>
          <w:numId w:val="25"/>
        </w:numPr>
        <w:rPr>
          <w:b/>
          <w:bCs/>
        </w:rPr>
      </w:pPr>
      <w:r>
        <w:t>Sensitivity analysis</w:t>
      </w:r>
    </w:p>
    <w:p w:rsidR="005D18E8" w:rsidRPr="00037C24" w:rsidRDefault="005D18E8" w:rsidP="00877799">
      <w:pPr>
        <w:pStyle w:val="BodyText"/>
        <w:numPr>
          <w:ilvl w:val="0"/>
          <w:numId w:val="25"/>
        </w:numPr>
        <w:rPr>
          <w:b/>
          <w:bCs/>
        </w:rPr>
      </w:pPr>
      <w:r>
        <w:t>Desired timesteps</w:t>
      </w:r>
    </w:p>
    <w:p w:rsidR="00037C24" w:rsidRPr="000A149A" w:rsidRDefault="00037C24" w:rsidP="00877799">
      <w:pPr>
        <w:pStyle w:val="BodyText"/>
        <w:numPr>
          <w:ilvl w:val="0"/>
          <w:numId w:val="25"/>
        </w:numPr>
        <w:rPr>
          <w:b/>
          <w:bCs/>
        </w:rPr>
      </w:pPr>
      <w:r>
        <w:t>Snapshots</w:t>
      </w:r>
    </w:p>
    <w:p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rsidR="005D18E8" w:rsidRPr="00031EDD" w:rsidRDefault="005D18E8" w:rsidP="00877799">
      <w:pPr>
        <w:pStyle w:val="Heading2"/>
      </w:pPr>
      <w:bookmarkStart w:id="4" w:name="_Toc126691100"/>
      <w:r>
        <w:t xml:space="preserve">Installing </w:t>
      </w:r>
      <w:proofErr w:type="spellStart"/>
      <w:r>
        <w:t>VirtualBox</w:t>
      </w:r>
      <w:proofErr w:type="spellEnd"/>
      <w:r>
        <w:t xml:space="preserve">, </w:t>
      </w:r>
      <w:proofErr w:type="spellStart"/>
      <w:r>
        <w:t>Ubuntu</w:t>
      </w:r>
      <w:proofErr w:type="spellEnd"/>
      <w:r>
        <w:t xml:space="preserve">, and </w:t>
      </w:r>
      <w:proofErr w:type="spellStart"/>
      <w:r w:rsidR="00567A0F">
        <w:t>kmcos</w:t>
      </w:r>
      <w:bookmarkEnd w:id="4"/>
      <w:proofErr w:type="spellEnd"/>
    </w:p>
    <w:p w:rsidR="00120F28" w:rsidRDefault="005D18E8" w:rsidP="00877799">
      <w:pPr>
        <w:pStyle w:val="BodyText"/>
      </w:pPr>
      <w:r w:rsidRPr="00A11C58">
        <w:t>It is recommended to in</w:t>
      </w:r>
      <w:r w:rsidR="00120F28">
        <w:t xml:space="preserve">stall </w:t>
      </w:r>
      <w:proofErr w:type="spellStart"/>
      <w:r w:rsidR="00120F28">
        <w:t>kmcos</w:t>
      </w:r>
      <w:proofErr w:type="spellEnd"/>
      <w:r w:rsidR="00120F28">
        <w:t xml:space="preserve"> on </w:t>
      </w:r>
      <w:proofErr w:type="spellStart"/>
      <w:r w:rsidR="00120F28">
        <w:t>Ubuntu</w:t>
      </w:r>
      <w:proofErr w:type="spellEnd"/>
      <w:r w:rsidR="00120F28">
        <w:t xml:space="preserve">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rsidR="00120F28" w:rsidRDefault="00120F28" w:rsidP="00877799">
      <w:pPr>
        <w:pStyle w:val="BodyText"/>
      </w:pPr>
      <w:r>
        <w:t xml:space="preserve">The </w:t>
      </w:r>
      <w:proofErr w:type="spellStart"/>
      <w:r>
        <w:t>kmcos</w:t>
      </w:r>
      <w:proofErr w:type="spellEnd"/>
      <w:r>
        <w:t xml:space="preserve"> code can be found on: </w:t>
      </w:r>
      <w:hyperlink r:id="rId9" w:history="1">
        <w:r w:rsidRPr="004F0E10">
          <w:rPr>
            <w:rStyle w:val="Hyperlink"/>
          </w:rPr>
          <w:t>https://github.com/kmcos/kmcos</w:t>
        </w:r>
      </w:hyperlink>
    </w:p>
    <w:p w:rsidR="005D18E8" w:rsidRPr="00A11C58" w:rsidRDefault="00120F28" w:rsidP="00877799">
      <w:pPr>
        <w:pStyle w:val="BodyText"/>
      </w:pPr>
      <w:r>
        <w:t>If you plan to use a W</w:t>
      </w:r>
      <w:r w:rsidR="005D18E8" w:rsidRPr="00A11C58">
        <w:t>indows machine</w:t>
      </w:r>
      <w:r w:rsidR="00507EA3">
        <w:t xml:space="preserve"> or MacOS</w:t>
      </w:r>
      <w:r w:rsidR="005D18E8" w:rsidRPr="00A11C58">
        <w:t>, it is recommended to first get VirtualBox and to make an Ubuntu Virtual Machine.</w:t>
      </w:r>
      <w:r>
        <w:t xml:space="preserve"> </w:t>
      </w:r>
      <w:r w:rsidR="00507EA3">
        <w:t>For a windows machine</w:t>
      </w:r>
      <w:r>
        <w:t>, pleas</w:t>
      </w:r>
      <w:r w:rsidR="0006595A">
        <w:t>e</w:t>
      </w:r>
      <w:r w:rsidR="00022606">
        <w:t xml:space="preserve"> first</w:t>
      </w:r>
      <w:r w:rsidR="0006595A">
        <w:t xml:space="preserve"> follow the instructions in the below Sections 1.3.1 to 1.3.6</w:t>
      </w:r>
      <w:r>
        <w:t>.</w:t>
      </w:r>
      <w:r w:rsidR="00507EA3">
        <w:t xml:space="preserve"> For a MacOS, please also see the additional instructions at </w:t>
      </w:r>
      <w:hyperlink r:id="rId10" w:history="1">
        <w:r w:rsidR="00507EA3" w:rsidRPr="004F0E10">
          <w:rPr>
            <w:rStyle w:val="Hyperlink"/>
          </w:rPr>
          <w:t>https://kmcos.readthedocs.io/en/latest/installation/index.html</w:t>
        </w:r>
      </w:hyperlink>
    </w:p>
    <w:p w:rsidR="005D18E8" w:rsidRDefault="005D18E8" w:rsidP="00877799">
      <w:pPr>
        <w:pStyle w:val="Heading3"/>
      </w:pPr>
      <w:bookmarkStart w:id="5" w:name="_Toc126691101"/>
      <w:r>
        <w:t>Installing VirtualBox</w:t>
      </w:r>
      <w:bookmarkEnd w:id="5"/>
    </w:p>
    <w:p w:rsidR="005D18E8" w:rsidRPr="004F71E1" w:rsidRDefault="005D18E8" w:rsidP="00877799">
      <w:pPr>
        <w:pStyle w:val="BodyText"/>
      </w:pPr>
      <w:r w:rsidRPr="004F71E1">
        <w:t xml:space="preserve">Download VirtualBox with the link provided: </w:t>
      </w:r>
      <w:hyperlink r:id="rId11" w:history="1">
        <w:r w:rsidRPr="004F71E1">
          <w:rPr>
            <w:rStyle w:val="Hyperlink"/>
          </w:rPr>
          <w:t>https://www.virtualbox.org/wiki/Downloads</w:t>
        </w:r>
      </w:hyperlink>
      <w:r w:rsidRPr="004F71E1">
        <w:t xml:space="preserve">. Note that VirtualBox 6.1.30 is used and confirmed to work with </w:t>
      </w:r>
      <w:proofErr w:type="spellStart"/>
      <w:r w:rsidRPr="004F71E1">
        <w:t>kmcos</w:t>
      </w:r>
      <w:proofErr w:type="spellEnd"/>
      <w:r w:rsidRPr="004F71E1">
        <w:t>.</w:t>
      </w:r>
    </w:p>
    <w:p w:rsidR="005D18E8" w:rsidRDefault="005D18E8" w:rsidP="00877799">
      <w:pPr>
        <w:pStyle w:val="Heading3"/>
      </w:pPr>
      <w:bookmarkStart w:id="6" w:name="_Toc126691102"/>
      <w:r>
        <w:t>Setting up Ubuntu on VirtualBox</w:t>
      </w:r>
      <w:bookmarkEnd w:id="6"/>
    </w:p>
    <w:p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w:t>
      </w:r>
      <w:r w:rsidRPr="004F71E1">
        <w:lastRenderedPageBreak/>
        <w:t xml:space="preserve">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rsidR="005D18E8" w:rsidRPr="004F71E1" w:rsidRDefault="005D18E8" w:rsidP="00877799">
      <w:pPr>
        <w:pStyle w:val="BodyText"/>
      </w:pPr>
      <w:r w:rsidRPr="004F71E1">
        <w:t>Once you create the Virtual Hard Disk, you will be able to see the Ubuntu machine on your VirtualBox dashboard.</w:t>
      </w:r>
    </w:p>
    <w:p w:rsidR="005D18E8" w:rsidRDefault="005D18E8" w:rsidP="00877799">
      <w:pPr>
        <w:pStyle w:val="Heading3"/>
      </w:pPr>
      <w:bookmarkStart w:id="7" w:name="_Toc126691103"/>
      <w:r>
        <w:t>Downloading Ubuntu Disk Image File</w:t>
      </w:r>
      <w:bookmarkEnd w:id="7"/>
    </w:p>
    <w:p w:rsidR="005D18E8" w:rsidRPr="00B40523" w:rsidRDefault="005D18E8" w:rsidP="00877799">
      <w:pPr>
        <w:pStyle w:val="BodyText"/>
      </w:pPr>
      <w:r w:rsidRPr="004F71E1">
        <w:t xml:space="preserve">Download the Ubuntu LTS Desktop file with this link: </w:t>
      </w:r>
      <w:r w:rsidR="000E61C8" w:rsidRPr="000E61C8">
        <w:t>https://releases.ubuntu.com/</w:t>
      </w:r>
      <w:r w:rsidR="00AD5029">
        <w:t>20</w:t>
      </w:r>
      <w:r w:rsidR="000E61C8" w:rsidRPr="000E61C8">
        <w:t>.04/</w:t>
      </w:r>
      <w:r w:rsidRPr="004F71E1">
        <w:t xml:space="preserve">. Note that Ubuntu </w:t>
      </w:r>
      <w:r w:rsidR="00AD5029">
        <w:t xml:space="preserve">20.04 and also </w:t>
      </w:r>
      <w:r w:rsidR="000E61C8">
        <w:t>18.04.6</w:t>
      </w:r>
      <w:r w:rsidRPr="004F71E1">
        <w:t xml:space="preserve"> </w:t>
      </w:r>
      <w:r w:rsidR="00AD5029">
        <w:t>have been</w:t>
      </w:r>
      <w:r w:rsidRPr="004F71E1">
        <w:t xml:space="preserve"> used and confirmed to work for </w:t>
      </w:r>
      <w:proofErr w:type="spellStart"/>
      <w:r w:rsidRPr="004F71E1">
        <w:t>kmcos</w:t>
      </w:r>
      <w:proofErr w:type="spellEnd"/>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rsidR="005D18E8" w:rsidRDefault="005D18E8" w:rsidP="00877799">
      <w:pPr>
        <w:pStyle w:val="Heading3"/>
      </w:pPr>
      <w:bookmarkStart w:id="8" w:name="_Toc126691104"/>
      <w:r>
        <w:t>Installing Ubuntu on VirtualBox</w:t>
      </w:r>
      <w:bookmarkEnd w:id="8"/>
    </w:p>
    <w:p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rsidR="6E06C23A" w:rsidRDefault="6E06C23A" w:rsidP="00877799">
      <w:pPr>
        <w:pStyle w:val="BodyText"/>
      </w:pPr>
      <w:r w:rsidRPr="6E06C23A">
        <w:t>As a note: if you want to enter full-screen mode with the virtual machine, type right CTRL + F.</w:t>
      </w:r>
    </w:p>
    <w:p w:rsidR="005D18E8" w:rsidRDefault="00D35049" w:rsidP="00877799">
      <w:pPr>
        <w:pStyle w:val="Heading3"/>
      </w:pPr>
      <w:bookmarkStart w:id="9" w:name="_Toc126691105"/>
      <w:r>
        <w:t xml:space="preserve">Installing Guest Additions, Resizing Display, and </w:t>
      </w:r>
      <w:r w:rsidR="005D18E8">
        <w:t xml:space="preserve">Creating a </w:t>
      </w:r>
      <w:r w:rsidR="005D18E8" w:rsidRPr="004249C1">
        <w:t>Shared</w:t>
      </w:r>
      <w:r w:rsidR="005D18E8">
        <w:t xml:space="preserve"> Drive Between Local </w:t>
      </w:r>
      <w:r>
        <w:t xml:space="preserve">Drive </w:t>
      </w:r>
      <w:r w:rsidR="005D18E8">
        <w:t>and Ubuntu</w:t>
      </w:r>
      <w:bookmarkEnd w:id="9"/>
    </w:p>
    <w:p w:rsidR="004076B5" w:rsidRDefault="6573BBB0" w:rsidP="00877799">
      <w:pPr>
        <w:pStyle w:val="BodyText"/>
      </w:pPr>
      <w:r>
        <w:t xml:space="preserve">On the top left corner of the VirtualBox window, click on “Devices,” then “Insert Guest Additions CD Image.” </w:t>
      </w:r>
    </w:p>
    <w:p w:rsidR="004076B5" w:rsidRDefault="004076B5" w:rsidP="00877799">
      <w:pPr>
        <w:pStyle w:val="BodyText"/>
      </w:pPr>
      <w:r>
        <w:t xml:space="preserve">Within the Ubuntu virtual machine, you should see a “disc” displayed on the left side for the guest additions CD. Open that disc, right click on “autorun.sh” and choose to run </w:t>
      </w:r>
      <w:r w:rsidR="00A85809">
        <w:t xml:space="preserve">this file </w:t>
      </w:r>
      <w:r>
        <w:t>as a program.</w:t>
      </w:r>
    </w:p>
    <w:p w:rsidR="005D18E8" w:rsidRDefault="6573BBB0" w:rsidP="00877799">
      <w:pPr>
        <w:pStyle w:val="BodyText"/>
      </w:pPr>
      <w:r>
        <w:t xml:space="preserve">We now want to add a user account to the group </w:t>
      </w:r>
      <w:proofErr w:type="spellStart"/>
      <w:r>
        <w:t>vboxsf</w:t>
      </w:r>
      <w:proofErr w:type="spellEnd"/>
      <w:r>
        <w:t>. Go to the Ubuntu Terminal, and input these commands:</w:t>
      </w:r>
    </w:p>
    <w:p w:rsidR="005D18E8" w:rsidRDefault="007440CB" w:rsidP="00877799">
      <w:pPr>
        <w:pStyle w:val="BodyText"/>
      </w:pPr>
      <w:r w:rsidRPr="007440CB">
        <w:rPr>
          <w:noProof/>
        </w:rPr>
      </w:r>
      <w:r>
        <w:rPr>
          <w:noProof/>
        </w:rPr>
        <w:pict>
          <v:shapetype id="_x0000_t202" coordsize="21600,21600" o:spt="202" path="m,l,21600r21600,l21600,xe">
            <v:stroke joinstyle="miter"/>
            <v:path gradientshapeok="t" o:connecttype="rect"/>
          </v:shapetype>
          <v:shape id="Text Box 6" o:spid="_x0000_s2089" type="#_x0000_t202" style="width:450pt;height:21pt;visibility:visible;mso-position-horizontal-relative:char;mso-position-vertical-relative:line" fillcolor="white [3201]" strokeweight=".5pt">
            <v:textbox>
              <w:txbxContent>
                <w:p w:rsidR="00E15657" w:rsidRPr="00106EA6" w:rsidRDefault="00E15657" w:rsidP="00877799">
                  <w:pPr>
                    <w:pStyle w:val="Code"/>
                    <w:rPr>
                      <w:w w:val="100"/>
                    </w:rPr>
                  </w:pPr>
                  <w:r w:rsidRPr="00106EA6">
                    <w:rPr>
                      <w:w w:val="100"/>
                    </w:rPr>
                    <w:t>sudo usermod -a -G vboxsf "$USER"</w:t>
                  </w:r>
                </w:p>
                <w:p w:rsidR="00E15657" w:rsidRPr="00E84CC4" w:rsidRDefault="00E15657" w:rsidP="00877799">
                  <w:pPr>
                    <w:pStyle w:val="Code"/>
                  </w:pPr>
                </w:p>
              </w:txbxContent>
            </v:textbox>
            <w10:wrap type="none"/>
            <w10:anchorlock/>
          </v:shape>
        </w:pict>
      </w:r>
    </w:p>
    <w:p w:rsidR="005D18E8" w:rsidRDefault="005D18E8" w:rsidP="00877799">
      <w:pPr>
        <w:pStyle w:val="BodyText"/>
      </w:pPr>
      <w:r w:rsidRPr="001F3E32">
        <w:t>Note that “</w:t>
      </w:r>
      <w:r>
        <w:t>$</w:t>
      </w:r>
      <w:r w:rsidRPr="001F3E32">
        <w:t xml:space="preserve">USER” is the name of your user account profile in Ubuntu. </w:t>
      </w:r>
      <w:r>
        <w:t>Reboot</w:t>
      </w:r>
      <w:r w:rsidR="004E16BF">
        <w:t>/restart</w:t>
      </w:r>
      <w:r w:rsidRPr="001F3E32">
        <w:t xml:space="preserve"> the Ubuntu virtual machine </w:t>
      </w:r>
      <w:r>
        <w:t>completely.</w:t>
      </w:r>
    </w:p>
    <w:p w:rsidR="00A9549A" w:rsidRDefault="00A9549A" w:rsidP="00877799">
      <w:pPr>
        <w:pStyle w:val="BodyText"/>
      </w:pPr>
      <w:r>
        <w:t xml:space="preserve">You should now be able to go to the windows dropdown once your virtual machine is booted up and to select “View </w:t>
      </w:r>
      <w:r>
        <w:sym w:font="Wingdings" w:char="F0E0"/>
      </w:r>
      <w:r>
        <w:t xml:space="preserve">  Auto-Resize Guest Display” or “View </w:t>
      </w:r>
      <w:r>
        <w:sym w:font="Wingdings" w:char="F0E0"/>
      </w:r>
      <w:r>
        <w:t xml:space="preserve"> Virtual Screen 1 </w:t>
      </w:r>
      <w:r>
        <w:sym w:font="Wingdings" w:char="F0E0"/>
      </w:r>
      <w:r>
        <w:t xml:space="preserve"> Resize to 1600 x 900”</w:t>
      </w:r>
    </w:p>
    <w:p w:rsidR="00304BCA" w:rsidRDefault="00304BCA" w:rsidP="00877799">
      <w:pPr>
        <w:pStyle w:val="BodyText"/>
      </w:pPr>
      <w:r>
        <w:t>Now create a shared folder on your Windows side (normally C:\</w:t>
      </w:r>
      <w:proofErr w:type="gramStart"/>
      <w:r>
        <w:t>SharedFolderVM )</w:t>
      </w:r>
      <w:proofErr w:type="gramEnd"/>
    </w:p>
    <w:p w:rsidR="005D18E8" w:rsidRDefault="005D18E8" w:rsidP="00877799">
      <w:pPr>
        <w:pStyle w:val="BodyText"/>
      </w:pPr>
      <w:r>
        <w:t xml:space="preserve">Click </w:t>
      </w:r>
      <w:r w:rsidRPr="004F71E1">
        <w:t>on “Devices,” then “Shared Folder.” Select the folder you want to share between the Ubuntu and Windows PC on the Windows File Manager by clicking on “Other” on the “Folder Path</w:t>
      </w:r>
      <w:proofErr w:type="gramStart"/>
      <w:r w:rsidRPr="004F71E1">
        <w:t>“ dropdown</w:t>
      </w:r>
      <w:proofErr w:type="gramEnd"/>
      <w:r w:rsidRPr="004F71E1">
        <w:t xml:space="preserve">. </w:t>
      </w:r>
      <w:r w:rsidR="00304BCA">
        <w:t>Go to</w:t>
      </w:r>
      <w:r w:rsidRPr="004F71E1">
        <w:t xml:space="preserve"> share</w:t>
      </w:r>
      <w:r w:rsidR="00304BCA">
        <w:t>d</w:t>
      </w:r>
      <w:r w:rsidRPr="004F71E1">
        <w:t xml:space="preserve"> Folder Options, and right-click on “</w:t>
      </w:r>
      <w:r>
        <w:t>Machine</w:t>
      </w:r>
      <w:r w:rsidRPr="004F71E1">
        <w:t xml:space="preserve"> Folders.” </w:t>
      </w:r>
      <w:r w:rsidR="00304BCA">
        <w:t>Choose</w:t>
      </w:r>
      <w:r w:rsidRPr="004F71E1">
        <w:t xml:space="preserve"> “Auto-mount” and “Make Permanent.”</w:t>
      </w:r>
    </w:p>
    <w:p w:rsidR="005D18E8" w:rsidRPr="0066482B" w:rsidRDefault="005D18E8" w:rsidP="00877799">
      <w:pPr>
        <w:pStyle w:val="Heading3"/>
      </w:pPr>
      <w:bookmarkStart w:id="10" w:name="_Toc126691106"/>
      <w:r w:rsidRPr="0066482B">
        <w:t>Bidirectional Clipboard Between Local and Ubuntu</w:t>
      </w:r>
      <w:bookmarkEnd w:id="10"/>
    </w:p>
    <w:p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rsidR="005D18E8" w:rsidRPr="004F71E1" w:rsidRDefault="007440CB" w:rsidP="00877799">
      <w:r w:rsidRPr="007440CB">
        <w:rPr>
          <w:noProof/>
        </w:rPr>
      </w:r>
      <w:r>
        <w:rPr>
          <w:noProof/>
        </w:rPr>
        <w:pict>
          <v:shape id="Text Box 16" o:spid="_x0000_s2088" type="#_x0000_t202" style="width:450pt;height:21pt;visibility:visible;mso-position-horizontal-relative:char;mso-position-vertical-relative:line" fillcolor="white [3201]" strokeweight=".5pt">
            <v:textbox>
              <w:txbxContent>
                <w:p w:rsidR="00E15657" w:rsidRPr="00E84CC4" w:rsidRDefault="00E15657" w:rsidP="00877799">
                  <w:pPr>
                    <w:pStyle w:val="Code"/>
                    <w:rPr>
                      <w:bdr w:val="none" w:sz="0" w:space="0" w:color="auto" w:frame="1"/>
                    </w:rPr>
                  </w:pPr>
                  <w:r>
                    <w:rPr>
                      <w:bdr w:val="none" w:sz="0" w:space="0" w:color="auto" w:frame="1"/>
                    </w:rPr>
                    <w:t>sudo apt-get install virtualbox-guest-dkms</w:t>
                  </w:r>
                </w:p>
                <w:p w:rsidR="00E15657" w:rsidRPr="00F1696F" w:rsidRDefault="00E15657" w:rsidP="00877799">
                  <w:pPr>
                    <w:rPr>
                      <w:bdr w:val="none" w:sz="0" w:space="0" w:color="auto" w:frame="1"/>
                    </w:rPr>
                  </w:pPr>
                </w:p>
              </w:txbxContent>
            </v:textbox>
            <w10:wrap type="none"/>
            <w10:anchorlock/>
          </v:shape>
        </w:pict>
      </w:r>
    </w:p>
    <w:p w:rsidR="005D18E8" w:rsidRDefault="005D18E8" w:rsidP="00877799">
      <w:pPr>
        <w:pStyle w:val="BodyText"/>
      </w:pPr>
      <w:r w:rsidRPr="001F3E32">
        <w:t xml:space="preserve">Then </w:t>
      </w:r>
      <w:r>
        <w:t>reboot</w:t>
      </w:r>
      <w:r w:rsidRPr="001F3E32">
        <w:t xml:space="preserve"> the Ubuntu machine again.</w:t>
      </w:r>
    </w:p>
    <w:p w:rsidR="005D18E8" w:rsidRDefault="005D18E8" w:rsidP="00877799">
      <w:pPr>
        <w:pStyle w:val="BodyText"/>
      </w:pPr>
      <w:r>
        <w:t xml:space="preserve">If you run into an issue where the Ubuntu machine does not load after resetting, complete multiple full shutdowns and </w:t>
      </w:r>
      <w:r w:rsidR="002C0A77">
        <w:t>re</w:t>
      </w:r>
      <w:r>
        <w:t>start</w:t>
      </w:r>
      <w:r w:rsidR="002C0A77">
        <w:t>s for</w:t>
      </w:r>
      <w:r>
        <w:t xml:space="preserve"> the Ubuntu machine on VirtualBox.</w:t>
      </w:r>
    </w:p>
    <w:p w:rsidR="005D18E8" w:rsidRDefault="005D18E8" w:rsidP="00877799">
      <w:pPr>
        <w:pStyle w:val="Heading2"/>
      </w:pPr>
      <w:bookmarkStart w:id="11" w:name="_Toc126691107"/>
      <w:r>
        <w:lastRenderedPageBreak/>
        <w:t>Creating a Python Virtual Environment on Ubuntu</w:t>
      </w:r>
      <w:bookmarkEnd w:id="11"/>
    </w:p>
    <w:p w:rsidR="005D18E8" w:rsidRDefault="005D18E8" w:rsidP="00877799">
      <w:pPr>
        <w:pStyle w:val="BodyText"/>
      </w:pPr>
      <w:r>
        <w:t xml:space="preserve">For all installations, we highly recommend installing </w:t>
      </w:r>
      <w:proofErr w:type="spellStart"/>
      <w:r>
        <w:t>kmcos</w:t>
      </w:r>
      <w:proofErr w:type="spellEnd"/>
      <w:r>
        <w:t xml:space="preserve"> on </w:t>
      </w:r>
      <w:proofErr w:type="spellStart"/>
      <w:r>
        <w:t>Ubuntu</w:t>
      </w:r>
      <w:proofErr w:type="spellEnd"/>
      <w:r>
        <w:t xml:space="preserve"> within a python virtual environment, and our instructions are written accordingly. Enter these commands in the Ubuntu terminal to creat</w:t>
      </w:r>
      <w:r w:rsidR="00893189">
        <w:t>e a virtual environment</w:t>
      </w:r>
      <w:r>
        <w:t>:</w:t>
      </w:r>
    </w:p>
    <w:p w:rsidR="005D18E8" w:rsidRDefault="007440CB" w:rsidP="00877799">
      <w:pPr>
        <w:pStyle w:val="BodyText"/>
      </w:pPr>
      <w:r w:rsidRPr="007440CB">
        <w:rPr>
          <w:noProof/>
        </w:rPr>
      </w:r>
      <w:r>
        <w:rPr>
          <w:noProof/>
        </w:rPr>
        <w:pict>
          <v:shape id="Text Box 5" o:spid="_x0000_s2087" type="#_x0000_t202" style="width:450pt;height:85.5pt;visibility:visible;mso-position-horizontal-relative:char;mso-position-vertical-relative:line" fillcolor="white [3201]" strokeweight=".5pt">
            <v:textbox>
              <w:txbxContent>
                <w:p w:rsidR="00E15657" w:rsidRPr="00CF1CB6" w:rsidRDefault="00E15657" w:rsidP="00877799">
                  <w:pPr>
                    <w:pStyle w:val="Code"/>
                  </w:pPr>
                  <w:r w:rsidRPr="00CF1CB6">
                    <w:t>cd ~</w:t>
                  </w:r>
                </w:p>
                <w:p w:rsidR="00E15657" w:rsidRPr="00CF1CB6" w:rsidRDefault="00E15657" w:rsidP="00877799">
                  <w:pPr>
                    <w:pStyle w:val="Code"/>
                  </w:pPr>
                  <w:r w:rsidRPr="00CF1CB6">
                    <w:t>sudo apt-get update</w:t>
                  </w:r>
                </w:p>
                <w:p w:rsidR="00E15657" w:rsidRPr="00CF1CB6" w:rsidRDefault="00E15657" w:rsidP="00877799">
                  <w:pPr>
                    <w:pStyle w:val="Code"/>
                  </w:pPr>
                  <w:r w:rsidRPr="00CF1CB6">
                    <w:t>sudo apt-get in</w:t>
                  </w:r>
                  <w:r>
                    <w:t>s</w:t>
                  </w:r>
                  <w:r w:rsidRPr="00CF1CB6">
                    <w:t>tall python3</w:t>
                  </w:r>
                </w:p>
                <w:p w:rsidR="00E15657" w:rsidRPr="00CF1CB6" w:rsidRDefault="00E15657" w:rsidP="00877799">
                  <w:pPr>
                    <w:pStyle w:val="Code"/>
                  </w:pPr>
                  <w:r w:rsidRPr="00CF1CB6">
                    <w:t>sudo apt-get install virtualenv</w:t>
                  </w:r>
                </w:p>
                <w:p w:rsidR="00E15657" w:rsidRPr="00CF1CB6" w:rsidRDefault="00E15657" w:rsidP="00877799">
                  <w:pPr>
                    <w:pStyle w:val="Code"/>
                  </w:pPr>
                  <w:r w:rsidRPr="00CF1CB6">
                    <w:t>virtualenv -p /usr/bin/python3 ~/VENV/kmcos</w:t>
                  </w:r>
                </w:p>
                <w:p w:rsidR="00E15657" w:rsidRPr="001D6099" w:rsidRDefault="00E15657" w:rsidP="00877799">
                  <w:pPr>
                    <w:pStyle w:val="Code"/>
                  </w:pPr>
                  <w:r w:rsidRPr="00CF1CB6">
                    <w:t>source ~/VENV/kmcos/bin/activate</w:t>
                  </w:r>
                </w:p>
              </w:txbxContent>
            </v:textbox>
            <w10:wrap type="none"/>
            <w10:anchorlock/>
          </v:shape>
        </w:pict>
      </w:r>
    </w:p>
    <w:p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w:t>
      </w:r>
      <w:proofErr w:type="spellStart"/>
      <w:r w:rsidRPr="6E06C23A">
        <w:rPr>
          <w:rFonts w:ascii="Consolas" w:eastAsia="Consolas" w:hAnsi="Consolas" w:cs="Consolas"/>
        </w:rPr>
        <w:t>kmcos</w:t>
      </w:r>
      <w:proofErr w:type="spellEnd"/>
      <w:r w:rsidRPr="6E06C23A">
        <w:rPr>
          <w:rFonts w:ascii="Consolas" w:eastAsia="Consolas" w:hAnsi="Consolas" w:cs="Consolas"/>
        </w:rPr>
        <w:t>/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rsidR="005D18E8" w:rsidRDefault="005D18E8" w:rsidP="00877799">
      <w:pPr>
        <w:pStyle w:val="Heading2"/>
      </w:pPr>
      <w:bookmarkStart w:id="12" w:name="_Toc126691108"/>
      <w:r>
        <w:t>Installing</w:t>
      </w:r>
      <w:r w:rsidRPr="00A11C58">
        <w:t xml:space="preserve"> </w:t>
      </w:r>
      <w:proofErr w:type="spellStart"/>
      <w:r w:rsidRPr="00A11C58">
        <w:t>kmcos</w:t>
      </w:r>
      <w:proofErr w:type="spellEnd"/>
      <w:r w:rsidRPr="00A11C58">
        <w:t xml:space="preserve"> on </w:t>
      </w:r>
      <w:proofErr w:type="spellStart"/>
      <w:r w:rsidRPr="00A11C58">
        <w:t>Ubuntu</w:t>
      </w:r>
      <w:bookmarkEnd w:id="12"/>
      <w:proofErr w:type="spellEnd"/>
    </w:p>
    <w:p w:rsidR="005D18E8" w:rsidRPr="00054FD9" w:rsidRDefault="005D18E8" w:rsidP="00C52A2F">
      <w:pPr>
        <w:pStyle w:val="BodyText"/>
      </w:pPr>
      <w:r w:rsidRPr="00054FD9">
        <w:t xml:space="preserve">To fetch the latest version of </w:t>
      </w:r>
      <w:proofErr w:type="spellStart"/>
      <w:r w:rsidRPr="00054FD9">
        <w:t>kmcos</w:t>
      </w:r>
      <w:proofErr w:type="spellEnd"/>
      <w:r w:rsidRPr="00054FD9">
        <w:t xml:space="preserve"> using </w:t>
      </w:r>
      <w:proofErr w:type="spellStart"/>
      <w:r w:rsidRPr="00054FD9">
        <w:t>git</w:t>
      </w:r>
      <w:proofErr w:type="spellEnd"/>
      <w:r w:rsidRPr="00054FD9">
        <w:t xml:space="preserve">, enter these commands in the Ubuntu terminal: </w:t>
      </w:r>
      <w:r w:rsidR="007440CB" w:rsidRPr="007440CB">
        <w:rPr>
          <w:noProof/>
        </w:rPr>
      </w:r>
      <w:r w:rsidR="007440CB">
        <w:rPr>
          <w:noProof/>
        </w:rPr>
        <w:pict>
          <v:shape id="Text Box 18" o:spid="_x0000_s2086" type="#_x0000_t202" style="width:450pt;height:65.9pt;visibility:visible;mso-position-horizontal-relative:char;mso-position-vertical-relative:line" fillcolor="white [3201]" strokeweight=".5pt">
            <v:textbox>
              <w:txbxContent>
                <w:p w:rsidR="00E15657" w:rsidRDefault="00E15657" w:rsidP="00877799">
                  <w:pPr>
                    <w:pStyle w:val="Code"/>
                  </w:pPr>
                  <w:r>
                    <w:t>sudo apt install git</w:t>
                  </w:r>
                </w:p>
                <w:p w:rsidR="00E15657" w:rsidRDefault="00E15657" w:rsidP="00877799">
                  <w:pPr>
                    <w:pStyle w:val="Code"/>
                  </w:pPr>
                  <w:r>
                    <w:t xml:space="preserve">git clone </w:t>
                  </w:r>
                  <w:hyperlink r:id="rId12" w:history="1">
                    <w:r w:rsidRPr="00487DFC">
                      <w:rPr>
                        <w:rStyle w:val="Hyperlink"/>
                      </w:rPr>
                      <w:t>https://github.com/kmcos/kmcos-installers</w:t>
                    </w:r>
                  </w:hyperlink>
                </w:p>
                <w:p w:rsidR="00E15657" w:rsidRDefault="00E15657" w:rsidP="00877799">
                  <w:pPr>
                    <w:pStyle w:val="Code"/>
                  </w:pPr>
                  <w:r>
                    <w:t>cd kmcos-installers</w:t>
                  </w:r>
                </w:p>
                <w:p w:rsidR="00E15657" w:rsidRPr="001D6099" w:rsidRDefault="00E15657" w:rsidP="00877799">
                  <w:pPr>
                    <w:pStyle w:val="Code"/>
                  </w:pPr>
                  <w:r>
                    <w:t>bash install-kmcos-linux-venv.bash</w:t>
                  </w:r>
                </w:p>
              </w:txbxContent>
            </v:textbox>
            <w10:wrap type="none"/>
            <w10:anchorlock/>
          </v:shape>
        </w:pict>
      </w:r>
    </w:p>
    <w:p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w:t>
      </w:r>
      <w:proofErr w:type="spellStart"/>
      <w:r w:rsidRPr="00054FD9">
        <w:t>kmcos</w:t>
      </w:r>
      <w:proofErr w:type="spellEnd"/>
      <w:r w:rsidRPr="00054FD9">
        <w:t xml:space="preserve"> from the terminal as well.</w:t>
      </w:r>
      <w:r>
        <w:t xml:space="preserve"> </w:t>
      </w:r>
    </w:p>
    <w:p w:rsidR="005D18E8" w:rsidRDefault="0033431A" w:rsidP="00877799">
      <w:pPr>
        <w:pStyle w:val="Heading2"/>
      </w:pPr>
      <w:bookmarkStart w:id="14" w:name="_Toc126691109"/>
      <w:r>
        <w:t xml:space="preserve">Installing </w:t>
      </w:r>
      <w:r w:rsidR="005D18E8">
        <w:t>Viewer GUI</w:t>
      </w:r>
      <w:bookmarkEnd w:id="14"/>
    </w:p>
    <w:p w:rsidR="005D18E8" w:rsidRDefault="005D18E8" w:rsidP="00877799">
      <w:pPr>
        <w:pStyle w:val="BodyText"/>
      </w:pPr>
      <w:r>
        <w:t xml:space="preserve">To start up the viewer GUI, we need to download some dependencies form </w:t>
      </w:r>
      <w:proofErr w:type="spellStart"/>
      <w:r>
        <w:t>kmcos</w:t>
      </w:r>
      <w:proofErr w:type="spellEnd"/>
      <w:r>
        <w:t>-installers</w:t>
      </w:r>
      <w:r w:rsidR="0006595A">
        <w:t>. However, note that the Viewer GUI is currently working only partially and may not work at all, depending on the used Ubuntu version (see Section 1.3.3). Type the following</w:t>
      </w:r>
      <w:r w:rsidR="00C52A2F">
        <w:t xml:space="preserve"> (</w:t>
      </w:r>
      <w:r w:rsidR="005E50E2">
        <w:t>you m</w:t>
      </w:r>
      <w:r w:rsidR="00DA4C84">
        <w:t>ust</w:t>
      </w:r>
      <w:r w:rsidR="005E50E2">
        <w:t xml:space="preserve"> </w:t>
      </w:r>
      <w:r w:rsidR="00C52A2F">
        <w:t>change 20 to 18 if using Ubuntu18)</w:t>
      </w:r>
      <w:r>
        <w:t>:</w:t>
      </w:r>
    </w:p>
    <w:p w:rsidR="005D18E8" w:rsidRDefault="007440CB" w:rsidP="00877799">
      <w:pPr>
        <w:pStyle w:val="BodyText"/>
      </w:pPr>
      <w:r w:rsidRPr="007440CB">
        <w:rPr>
          <w:noProof/>
        </w:rPr>
      </w:r>
      <w:r>
        <w:rPr>
          <w:noProof/>
        </w:rPr>
        <w:pict>
          <v:shape id="Text Box 17" o:spid="_x0000_s2085" type="#_x0000_t202" style="width:450pt;height:35.25pt;visibility:visible;mso-position-horizontal-relative:char;mso-position-vertical-relative:line" fillcolor="white [3201]" strokeweight=".5pt">
            <v:textbox>
              <w:txbxContent>
                <w:p w:rsidR="00E15657" w:rsidRDefault="00E15657" w:rsidP="00877799">
                  <w:pPr>
                    <w:pStyle w:val="Code"/>
                  </w:pPr>
                  <w:r>
                    <w:t>cd kmcos-installers</w:t>
                  </w:r>
                </w:p>
                <w:p w:rsidR="00E15657" w:rsidRPr="001D6099" w:rsidRDefault="00E15657" w:rsidP="00877799">
                  <w:pPr>
                    <w:pStyle w:val="Code"/>
                  </w:pPr>
                  <w:r>
                    <w:t>bash install-kmcos-view-linux-venv</w:t>
                  </w:r>
                  <w:r w:rsidR="00C52A2F">
                    <w:t>-Ubuntu20</w:t>
                  </w:r>
                  <w:r>
                    <w:t>.bash</w:t>
                  </w:r>
                </w:p>
              </w:txbxContent>
            </v:textbox>
            <w10:wrap type="none"/>
            <w10:anchorlock/>
          </v:shape>
        </w:pict>
      </w:r>
    </w:p>
    <w:p w:rsidR="005D18E8" w:rsidRPr="008D2F7C" w:rsidRDefault="005D18E8" w:rsidP="008D2F7C">
      <w:pPr>
        <w:rPr>
          <w:rFonts w:ascii="Calibri" w:hAnsi="Calibri" w:cs="Calibri"/>
        </w:rPr>
      </w:pPr>
      <w:r>
        <w:t xml:space="preserve">Now we need to </w:t>
      </w:r>
      <w:proofErr w:type="spellStart"/>
      <w:r>
        <w:t>cd</w:t>
      </w:r>
      <w:proofErr w:type="spellEnd"/>
      <w:r>
        <w:t xml:space="preserve"> into </w:t>
      </w:r>
      <w:r w:rsidR="008D2F7C">
        <w:rPr>
          <w:rStyle w:val="fontstyle01"/>
        </w:rPr>
        <w:t>./</w:t>
      </w:r>
      <w:proofErr w:type="spellStart"/>
      <w:r w:rsidR="008D2F7C">
        <w:rPr>
          <w:rStyle w:val="fontstyle01"/>
        </w:rPr>
        <w:t>kmcosInstallation</w:t>
      </w:r>
      <w:proofErr w:type="spellEnd"/>
      <w:r w:rsidR="008D2F7C">
        <w:rPr>
          <w:rStyle w:val="fontstyle01"/>
        </w:rPr>
        <w:t>/</w:t>
      </w:r>
      <w:proofErr w:type="spellStart"/>
      <w:r w:rsidR="008D2F7C">
        <w:rPr>
          <w:rStyle w:val="fontstyle01"/>
        </w:rPr>
        <w:t>kmcos</w:t>
      </w:r>
      <w:proofErr w:type="spellEnd"/>
      <w:r w:rsidR="008D2F7C">
        <w:rPr>
          <w:rStyle w:val="fontstyle01"/>
        </w:rPr>
        <w:t>/examples/</w:t>
      </w:r>
      <w:proofErr w:type="spellStart"/>
      <w:r w:rsidR="008D2F7C">
        <w:rPr>
          <w:rStyle w:val="fontstyle01"/>
        </w:rPr>
        <w:t>MyFirstSnapshot_local_smart</w:t>
      </w:r>
      <w:proofErr w:type="spellEnd"/>
      <w:r w:rsidR="008D2F7C">
        <w:rPr>
          <w:rStyle w:val="fontstyle01"/>
        </w:rPr>
        <w:t xml:space="preserve"> and run</w:t>
      </w:r>
      <w:r>
        <w:t>:</w:t>
      </w:r>
    </w:p>
    <w:p w:rsidR="00882846" w:rsidRDefault="007440CB" w:rsidP="00877799">
      <w:pPr>
        <w:pStyle w:val="BodyText"/>
      </w:pPr>
      <w:r w:rsidRPr="007440CB">
        <w:rPr>
          <w:noProof/>
        </w:rPr>
      </w:r>
      <w:r>
        <w:rPr>
          <w:noProof/>
        </w:rPr>
        <w:pict>
          <v:shape id="Text Box 19" o:spid="_x0000_s2084" type="#_x0000_t202" style="width:450pt;height:22.5pt;visibility:visible;mso-position-horizontal-relative:char;mso-position-vertical-relative:line" fillcolor="white [3201]" strokeweight=".5pt">
            <v:textbox>
              <w:txbxContent>
                <w:p w:rsidR="00E15657" w:rsidRPr="00B348C1" w:rsidRDefault="00E15657" w:rsidP="00877799">
                  <w:pPr>
                    <w:pStyle w:val="Code"/>
                  </w:pPr>
                  <w:r>
                    <w:t>ipython</w:t>
                  </w:r>
                </w:p>
              </w:txbxContent>
            </v:textbox>
            <w10:wrap type="none"/>
            <w10:anchorlock/>
          </v:shape>
        </w:pict>
      </w:r>
    </w:p>
    <w:p w:rsidR="00882846" w:rsidRDefault="00882846" w:rsidP="00877799">
      <w:pPr>
        <w:pStyle w:val="BodyText"/>
      </w:pPr>
      <w:r>
        <w:t xml:space="preserve">Run the following commands in </w:t>
      </w:r>
      <w:proofErr w:type="spellStart"/>
      <w:r>
        <w:t>ipython</w:t>
      </w:r>
      <w:proofErr w:type="spellEnd"/>
      <w:r>
        <w:t>:</w:t>
      </w:r>
    </w:p>
    <w:p w:rsidR="00882846" w:rsidRDefault="007440CB" w:rsidP="00877799">
      <w:pPr>
        <w:pStyle w:val="BodyText"/>
      </w:pPr>
      <w:r w:rsidRPr="007440CB">
        <w:rPr>
          <w:noProof/>
        </w:rPr>
      </w:r>
      <w:r>
        <w:rPr>
          <w:noProof/>
        </w:rPr>
        <w:pict>
          <v:shape id="Text Box 50" o:spid="_x0000_s2083" type="#_x0000_t202" style="width:450pt;height:48.75pt;visibility:visible;mso-position-horizontal-relative:char;mso-position-vertical-relative:line" fillcolor="white [3201]" strokeweight=".5pt">
            <v:textbox>
              <w:txbxContent>
                <w:p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rsidR="00E15657" w:rsidRPr="008F0DED" w:rsidRDefault="00E15657" w:rsidP="00877799">
                  <w:pPr>
                    <w:pStyle w:val="Code"/>
                    <w:rPr>
                      <w:lang w:val="da-DK"/>
                    </w:rPr>
                  </w:pPr>
                  <w:r w:rsidRPr="008F0DED">
                    <w:rPr>
                      <w:lang w:val="da-DK"/>
                    </w:rPr>
                    <w:t>model = KMC_Model()</w:t>
                  </w:r>
                </w:p>
                <w:p w:rsidR="00E15657" w:rsidRPr="008F0DED" w:rsidRDefault="00E15657" w:rsidP="00877799">
                  <w:pPr>
                    <w:pStyle w:val="Code"/>
                    <w:rPr>
                      <w:lang w:val="da-DK"/>
                    </w:rPr>
                  </w:pPr>
                  <w:r w:rsidRPr="008F0DED">
                    <w:rPr>
                      <w:lang w:val="da-DK"/>
                    </w:rPr>
                    <w:t>model.view()</w:t>
                  </w:r>
                </w:p>
                <w:p w:rsidR="00E15657" w:rsidRPr="008F0DED" w:rsidRDefault="00E15657" w:rsidP="00877799">
                  <w:pPr>
                    <w:pStyle w:val="Code"/>
                    <w:rPr>
                      <w:lang w:val="da-DK"/>
                    </w:rPr>
                  </w:pPr>
                </w:p>
                <w:p w:rsidR="00E15657" w:rsidRPr="00B348C1" w:rsidRDefault="00E15657" w:rsidP="00877799">
                  <w:pPr>
                    <w:pStyle w:val="Code"/>
                  </w:pPr>
                  <w:r>
                    <w:t>mode</w:t>
                  </w:r>
                </w:p>
              </w:txbxContent>
            </v:textbox>
            <w10:wrap type="none"/>
            <w10:anchorlock/>
          </v:shape>
        </w:pict>
      </w:r>
    </w:p>
    <w:p w:rsidR="6573BBB0" w:rsidRDefault="6573BBB0" w:rsidP="00877799">
      <w:pPr>
        <w:pStyle w:val="BodyText"/>
        <w:rPr>
          <w:rFonts w:eastAsia="Calibri"/>
          <w:b/>
          <w:bCs/>
        </w:rPr>
      </w:pPr>
      <w:r>
        <w:t>To control the zoom of the atoms, you can ad</w:t>
      </w:r>
      <w:r w:rsidR="00E3135E">
        <w:t>d an optional argument</w:t>
      </w:r>
      <w:r>
        <w:t xml:space="preserve">: </w:t>
      </w:r>
      <w:proofErr w:type="spellStart"/>
      <w:proofErr w:type="gramStart"/>
      <w:r w:rsidRPr="00E3135E">
        <w:rPr>
          <w:rFonts w:ascii="Consolas" w:hAnsi="Consolas" w:cs="Arial MT"/>
          <w:spacing w:val="14"/>
          <w:w w:val="105"/>
          <w:szCs w:val="22"/>
        </w:rPr>
        <w:t>model.view</w:t>
      </w:r>
      <w:proofErr w:type="spellEnd"/>
      <w:r w:rsidRPr="00E3135E">
        <w:rPr>
          <w:rFonts w:ascii="Consolas" w:hAnsi="Consolas" w:cs="Arial MT"/>
          <w:spacing w:val="14"/>
          <w:w w:val="105"/>
          <w:szCs w:val="22"/>
        </w:rPr>
        <w:t>(</w:t>
      </w:r>
      <w:proofErr w:type="spellStart"/>
      <w:proofErr w:type="gramEnd"/>
      <w:r w:rsidRPr="00E3135E">
        <w:rPr>
          <w:rFonts w:ascii="Consolas" w:hAnsi="Consolas" w:cs="Arial MT"/>
          <w:spacing w:val="14"/>
          <w:w w:val="105"/>
          <w:szCs w:val="22"/>
        </w:rPr>
        <w:t>scaleA</w:t>
      </w:r>
      <w:proofErr w:type="spellEnd"/>
      <w:r w:rsidRPr="00E3135E">
        <w:rPr>
          <w:rFonts w:ascii="Consolas" w:hAnsi="Consolas" w:cs="Arial MT"/>
          <w:spacing w:val="14"/>
          <w:w w:val="105"/>
          <w:szCs w:val="22"/>
        </w:rPr>
        <w:t xml:space="preserve"> = 6)</w:t>
      </w:r>
      <w:r>
        <w:t>.</w:t>
      </w:r>
      <w:r w:rsidR="004C1288">
        <w:t xml:space="preserve"> Unfortunately, the atoms are</w:t>
      </w:r>
      <w:r w:rsidR="00E3135E">
        <w:t xml:space="preserve"> currently not centered within the Viewer Window, which means </w:t>
      </w:r>
      <w:proofErr w:type="gramStart"/>
      <w:r w:rsidR="00E3135E">
        <w:t>the you</w:t>
      </w:r>
      <w:proofErr w:type="gramEnd"/>
      <w:r w:rsidR="00E3135E">
        <w:t xml:space="preserve">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w:t>
      </w:r>
      <w:proofErr w:type="spellStart"/>
      <w:r w:rsidR="006750FD">
        <w:t>kmcos</w:t>
      </w:r>
      <w:proofErr w:type="spellEnd"/>
      <w:r w:rsidR="006750FD">
        <w:t xml:space="preserve"> is through the </w:t>
      </w:r>
      <w:r w:rsidR="006750FD" w:rsidRPr="00225D5C">
        <w:t>application programming interface (API)</w:t>
      </w:r>
      <w:r w:rsidR="0006595A">
        <w:t>, which is introduced in Section</w:t>
      </w:r>
      <w:r w:rsidR="006750FD">
        <w:t xml:space="preserve"> 2.</w:t>
      </w:r>
    </w:p>
    <w:p w:rsidR="005D18E8" w:rsidRDefault="005D18E8" w:rsidP="00877799">
      <w:pPr>
        <w:pStyle w:val="Heading2"/>
      </w:pPr>
      <w:bookmarkStart w:id="15" w:name="_Toc126691110"/>
      <w:r>
        <w:t>Frequently Asked Questions</w:t>
      </w:r>
      <w:bookmarkEnd w:id="15"/>
    </w:p>
    <w:p w:rsidR="005D18E8" w:rsidRPr="00B506CA" w:rsidRDefault="005D18E8" w:rsidP="00877799">
      <w:pPr>
        <w:pStyle w:val="BodyText"/>
      </w:pPr>
      <w:r>
        <w:t xml:space="preserve">How to </w:t>
      </w:r>
      <w:r w:rsidRPr="00B506CA">
        <w:t>Turn off Automatic Updates on Ubuntu</w:t>
      </w:r>
    </w:p>
    <w:p w:rsidR="005D18E8" w:rsidRDefault="005D18E8" w:rsidP="00877799">
      <w:pPr>
        <w:pStyle w:val="BodyText"/>
      </w:pPr>
      <w:r>
        <w:t>Go to Software &amp; Updates application in ‘Show Applications.” Click on “Updates” and select these options:</w:t>
      </w:r>
    </w:p>
    <w:p w:rsidR="005D18E8" w:rsidRDefault="005D18E8" w:rsidP="00877799">
      <w:pPr>
        <w:pStyle w:val="BodyText"/>
        <w:numPr>
          <w:ilvl w:val="0"/>
          <w:numId w:val="30"/>
        </w:numPr>
      </w:pPr>
      <w:r>
        <w:t>For other packages, subscribe to: Security updates only</w:t>
      </w:r>
    </w:p>
    <w:p w:rsidR="005D18E8" w:rsidRDefault="005D18E8" w:rsidP="00877799">
      <w:pPr>
        <w:pStyle w:val="BodyText"/>
        <w:numPr>
          <w:ilvl w:val="0"/>
          <w:numId w:val="30"/>
        </w:numPr>
      </w:pPr>
      <w:r>
        <w:lastRenderedPageBreak/>
        <w:t>Automatically check for updates: Never</w:t>
      </w:r>
    </w:p>
    <w:p w:rsidR="005D18E8" w:rsidRDefault="005D18E8" w:rsidP="00877799">
      <w:pPr>
        <w:pStyle w:val="BodyText"/>
        <w:numPr>
          <w:ilvl w:val="0"/>
          <w:numId w:val="30"/>
        </w:numPr>
      </w:pPr>
      <w:r>
        <w:t>When there are security updates: Display immediately</w:t>
      </w:r>
    </w:p>
    <w:p w:rsidR="005D18E8" w:rsidRDefault="005D18E8" w:rsidP="00877799">
      <w:pPr>
        <w:pStyle w:val="BodyText"/>
        <w:numPr>
          <w:ilvl w:val="0"/>
          <w:numId w:val="30"/>
        </w:numPr>
      </w:pPr>
      <w:r>
        <w:t>When there are other updates: Display every two weeks</w:t>
      </w:r>
    </w:p>
    <w:p w:rsidR="005D18E8" w:rsidRDefault="005D18E8" w:rsidP="00877799">
      <w:pPr>
        <w:pStyle w:val="BodyText"/>
        <w:numPr>
          <w:ilvl w:val="0"/>
          <w:numId w:val="30"/>
        </w:numPr>
      </w:pPr>
      <w:r>
        <w:t>Notify me of a new Ubuntu version: Never</w:t>
      </w:r>
      <w:bookmarkEnd w:id="13"/>
    </w:p>
    <w:p w:rsidR="005D18E8" w:rsidRDefault="005D18E8" w:rsidP="00877799">
      <w:pPr>
        <w:pStyle w:val="BodyText"/>
      </w:pPr>
      <w:r>
        <w:t>How to Create Snapshots on Ubuntu</w:t>
      </w:r>
    </w:p>
    <w:p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rsidR="0035141E" w:rsidRDefault="4747A34B" w:rsidP="00877799">
      <w:pPr>
        <w:pStyle w:val="BodyText"/>
      </w:pPr>
      <w:r>
        <w:t>Use this command on a new terminal, then click on the window:</w:t>
      </w:r>
    </w:p>
    <w:p w:rsidR="0035141E" w:rsidRDefault="007440CB" w:rsidP="00877799">
      <w:pPr>
        <w:pStyle w:val="BodyText"/>
      </w:pPr>
      <w:r w:rsidRPr="007440CB">
        <w:rPr>
          <w:noProof/>
        </w:rPr>
      </w:r>
      <w:r>
        <w:rPr>
          <w:noProof/>
        </w:rPr>
        <w:pict>
          <v:shape id="Text Box 49" o:spid="_x0000_s2082" type="#_x0000_t202" style="width:469.5pt;height:20.25pt;visibility:visible;mso-position-horizontal-relative:char;mso-position-vertical-relative:line" fillcolor="window" strokeweight=".5pt">
            <v:textbox>
              <w:txbxContent>
                <w:p w:rsidR="00E15657" w:rsidRPr="0035141E" w:rsidRDefault="00E15657" w:rsidP="00877799">
                  <w:pPr>
                    <w:pStyle w:val="Code"/>
                  </w:pPr>
                  <w:r w:rsidRPr="0035141E">
                    <w:t>xkill</w:t>
                  </w:r>
                </w:p>
              </w:txbxContent>
            </v:textbox>
            <w10:wrap type="none"/>
            <w10:anchorlock/>
          </v:shape>
        </w:pict>
      </w:r>
    </w:p>
    <w:p w:rsidR="006750FD" w:rsidRDefault="006750FD" w:rsidP="00877799">
      <w:pPr>
        <w:pStyle w:val="BodyText"/>
      </w:pPr>
    </w:p>
    <w:p w:rsidR="006750FD" w:rsidRDefault="006750FD" w:rsidP="00877799">
      <w:pPr>
        <w:pStyle w:val="BodyText"/>
      </w:pPr>
    </w:p>
    <w:p w:rsidR="005D18E8" w:rsidRPr="00B506CA" w:rsidRDefault="0033431A" w:rsidP="00877799">
      <w:pPr>
        <w:pStyle w:val="Heading1"/>
      </w:pPr>
      <w:bookmarkStart w:id="16" w:name="Quantitative_analysis:_Using_the_kmos_AP"/>
      <w:bookmarkStart w:id="17" w:name="_Toc126691111"/>
      <w:bookmarkEnd w:id="16"/>
      <w:r>
        <w:t xml:space="preserve">Visualization &amp; </w:t>
      </w:r>
      <w:r w:rsidR="005D18E8" w:rsidRPr="00B506CA">
        <w:t>Quantitative analysis</w:t>
      </w:r>
      <w:bookmarkStart w:id="18" w:name="Scripting,_plotting_and_visualization"/>
      <w:bookmarkEnd w:id="17"/>
      <w:bookmarkEnd w:id="18"/>
    </w:p>
    <w:p w:rsidR="005D18E8" w:rsidRPr="004249C1" w:rsidRDefault="005D18E8" w:rsidP="00877799">
      <w:pPr>
        <w:pStyle w:val="Heading2"/>
      </w:pPr>
      <w:bookmarkStart w:id="19" w:name="_Toc126691112"/>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rsidR="005D18E8" w:rsidRPr="00225D5C" w:rsidRDefault="004034FC" w:rsidP="00877799">
      <w:pPr>
        <w:pStyle w:val="BodyText"/>
      </w:pPr>
      <w:r>
        <w:t xml:space="preserve">The </w:t>
      </w:r>
      <w:proofErr w:type="spellStart"/>
      <w:r>
        <w:t>kmcos</w:t>
      </w:r>
      <w:proofErr w:type="spellEnd"/>
      <w:r>
        <w:t xml:space="preserve">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rsidR="005D18E8" w:rsidRPr="004249C1" w:rsidRDefault="005D18E8" w:rsidP="00877799">
      <w:pPr>
        <w:pStyle w:val="Heading3"/>
      </w:pPr>
      <w:bookmarkStart w:id="20" w:name="Elements_of_Python_syntax"/>
      <w:bookmarkStart w:id="21" w:name="_Toc126691113"/>
      <w:bookmarkEnd w:id="20"/>
      <w:r w:rsidRPr="004249C1">
        <w:t xml:space="preserve">Elements of Python </w:t>
      </w:r>
      <w:r w:rsidR="0027775E">
        <w:t>S</w:t>
      </w:r>
      <w:r w:rsidRPr="004249C1">
        <w:t>yntax</w:t>
      </w:r>
      <w:bookmarkEnd w:id="21"/>
    </w:p>
    <w:p w:rsidR="005D18E8" w:rsidRDefault="005D18E8" w:rsidP="00877799">
      <w:pPr>
        <w:pStyle w:val="BodyText"/>
        <w:numPr>
          <w:ilvl w:val="0"/>
          <w:numId w:val="22"/>
        </w:numPr>
      </w:pPr>
      <w:r>
        <w:t>Printing ‘Hello World’ on the terminal:</w:t>
      </w:r>
    </w:p>
    <w:p w:rsidR="005D18E8" w:rsidRDefault="007440CB" w:rsidP="00877799">
      <w:pPr>
        <w:pStyle w:val="BodyText"/>
      </w:pPr>
      <w:r w:rsidRPr="007440CB">
        <w:rPr>
          <w:noProof/>
        </w:rPr>
      </w:r>
      <w:r>
        <w:rPr>
          <w:noProof/>
        </w:rPr>
        <w:pict>
          <v:shape id="Text Box 10" o:spid="_x0000_s2081" type="#_x0000_t202" style="width:469.5pt;height:20.25pt;visibility:visible;mso-position-horizontal-relative:char;mso-position-vertical-relative:line" fillcolor="white [3201]" strokeweight=".5pt">
            <v:textbox>
              <w:txbxContent>
                <w:p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rsidR="00E15657" w:rsidRPr="00F1696F" w:rsidRDefault="00E15657" w:rsidP="00877799">
                  <w:pPr>
                    <w:pStyle w:val="Code"/>
                    <w:rPr>
                      <w:bdr w:val="none" w:sz="0" w:space="0" w:color="auto" w:frame="1"/>
                    </w:rPr>
                  </w:pPr>
                </w:p>
              </w:txbxContent>
            </v:textbox>
            <w10:wrap type="none"/>
            <w10:anchorlock/>
          </v:shape>
        </w:pict>
      </w:r>
    </w:p>
    <w:p w:rsidR="005D18E8" w:rsidRDefault="005D18E8" w:rsidP="00877799">
      <w:pPr>
        <w:pStyle w:val="BodyText"/>
        <w:numPr>
          <w:ilvl w:val="0"/>
          <w:numId w:val="22"/>
        </w:numPr>
      </w:pPr>
      <w:r>
        <w:t>Importing modules:</w:t>
      </w:r>
    </w:p>
    <w:p w:rsidR="005D18E8" w:rsidRDefault="007440CB" w:rsidP="00877799">
      <w:pPr>
        <w:pStyle w:val="BodyText"/>
      </w:pPr>
      <w:r w:rsidRPr="007440CB">
        <w:rPr>
          <w:noProof/>
        </w:rPr>
      </w:r>
      <w:r>
        <w:rPr>
          <w:noProof/>
        </w:rPr>
        <w:pict>
          <v:shape id="Text Box 11" o:spid="_x0000_s2080" type="#_x0000_t202" style="width:469.5pt;height:36pt;visibility:visible;mso-position-horizontal-relative:char;mso-position-vertical-relative:line" fillcolor="white [3201]" strokeweight=".5pt">
            <v:textbox>
              <w:txbxContent>
                <w:p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rsidR="00E15657" w:rsidRPr="008D4B74" w:rsidRDefault="00E15657" w:rsidP="00877799">
                  <w:pPr>
                    <w:pStyle w:val="Code"/>
                    <w:rPr>
                      <w:bdr w:val="none" w:sz="0" w:space="0" w:color="auto" w:frame="1"/>
                    </w:rPr>
                  </w:pPr>
                </w:p>
              </w:txbxContent>
            </v:textbox>
            <w10:wrap type="none"/>
            <w10:anchorlock/>
          </v:shape>
        </w:pict>
      </w:r>
    </w:p>
    <w:p w:rsidR="005D18E8" w:rsidRDefault="005D18E8" w:rsidP="00877799">
      <w:pPr>
        <w:pStyle w:val="BodyText"/>
        <w:numPr>
          <w:ilvl w:val="0"/>
          <w:numId w:val="22"/>
        </w:numPr>
      </w:pPr>
      <w:r>
        <w:t>(Some of) python variable types:</w:t>
      </w:r>
    </w:p>
    <w:p w:rsidR="005D18E8" w:rsidRDefault="005D18E8" w:rsidP="00877799">
      <w:pPr>
        <w:pStyle w:val="BodyText"/>
      </w:pPr>
      <w:r>
        <w:t>Basic Types:</w:t>
      </w:r>
    </w:p>
    <w:p w:rsidR="005D18E8" w:rsidRDefault="007440CB" w:rsidP="00877799">
      <w:pPr>
        <w:pStyle w:val="BodyText"/>
      </w:pPr>
      <w:r w:rsidRPr="007440CB">
        <w:rPr>
          <w:noProof/>
        </w:rPr>
      </w:r>
      <w:r>
        <w:rPr>
          <w:noProof/>
        </w:rPr>
        <w:pict>
          <v:shape id="Text Box 13" o:spid="_x0000_s2079" type="#_x0000_t202" style="width:469.5pt;height:63pt;visibility:visible;mso-position-horizontal-relative:char;mso-position-vertical-relative:line" fillcolor="white [3201]" strokeweight=".5pt">
            <v:textbox>
              <w:txbxContent>
                <w:p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rsidR="00E15657" w:rsidRPr="008C03A3" w:rsidRDefault="00E15657" w:rsidP="00877799">
                  <w:pPr>
                    <w:pStyle w:val="Code"/>
                    <w:rPr>
                      <w:i/>
                    </w:rPr>
                  </w:pPr>
                  <w:r>
                    <w:t xml:space="preserve">some_boolean = True </w:t>
                  </w:r>
                  <w:r w:rsidRPr="00720BAA">
                    <w:rPr>
                      <w:color w:val="7F7F7F"/>
                    </w:rPr>
                    <w:t># boolean</w:t>
                  </w:r>
                </w:p>
              </w:txbxContent>
            </v:textbox>
            <w10:wrap type="none"/>
            <w10:anchorlock/>
          </v:shape>
        </w:pict>
      </w:r>
    </w:p>
    <w:p w:rsidR="005D18E8" w:rsidRDefault="005D18E8" w:rsidP="00877799">
      <w:pPr>
        <w:pStyle w:val="BodyText"/>
      </w:pPr>
      <w:r>
        <w:t>Lists:</w:t>
      </w:r>
    </w:p>
    <w:p w:rsidR="005D18E8" w:rsidRDefault="007440CB" w:rsidP="00877799">
      <w:pPr>
        <w:pStyle w:val="BodyText"/>
      </w:pPr>
      <w:r w:rsidRPr="007440CB">
        <w:rPr>
          <w:noProof/>
        </w:rPr>
      </w:r>
      <w:r>
        <w:rPr>
          <w:noProof/>
        </w:rPr>
        <w:pict>
          <v:shape id="Text Box 14" o:spid="_x0000_s2078" type="#_x0000_t202" style="width:469.5pt;height:51pt;visibility:visible;mso-position-horizontal-relative:char;mso-position-vertical-relative:line" fillcolor="white [3201]" strokeweight=".5pt">
            <v:textbox>
              <w:txbxContent>
                <w:p w:rsidR="00E15657" w:rsidRPr="00720BAA" w:rsidRDefault="00E15657" w:rsidP="00877799">
                  <w:pPr>
                    <w:pStyle w:val="Code"/>
                  </w:pPr>
                  <w:r w:rsidRPr="00720BAA">
                    <w:t>L = [</w:t>
                  </w:r>
                  <w:r w:rsidRPr="00720BAA">
                    <w:rPr>
                      <w:color w:val="006400"/>
                      <w:spacing w:val="12"/>
                    </w:rPr>
                    <w:t>’a’</w:t>
                  </w:r>
                  <w:r w:rsidRPr="00720BAA">
                    <w:t xml:space="preserve">,3 ,4.7] </w:t>
                  </w:r>
                </w:p>
                <w:p w:rsidR="00E15657" w:rsidRPr="00720BAA" w:rsidRDefault="00E15657" w:rsidP="00877799">
                  <w:pPr>
                    <w:pStyle w:val="Code"/>
                  </w:pPr>
                  <w:r w:rsidRPr="00720BAA">
                    <w:t>L[0]</w:t>
                  </w:r>
                  <w:r w:rsidRPr="00720BAA">
                    <w:tab/>
                  </w:r>
                  <w:r w:rsidRPr="00720BAA">
                    <w:rPr>
                      <w:iCs/>
                      <w:color w:val="7F7F7F"/>
                      <w:spacing w:val="15"/>
                    </w:rPr>
                    <w:t># ’a’</w:t>
                  </w:r>
                </w:p>
                <w:p w:rsidR="00E15657" w:rsidRPr="00720BAA" w:rsidRDefault="00E15657" w:rsidP="00877799">
                  <w:pPr>
                    <w:pStyle w:val="Code"/>
                  </w:pPr>
                  <w:r w:rsidRPr="00720BAA">
                    <w:t>L[1]</w:t>
                  </w:r>
                  <w:r w:rsidRPr="00720BAA">
                    <w:tab/>
                  </w:r>
                  <w:r w:rsidRPr="00720BAA">
                    <w:rPr>
                      <w:iCs/>
                      <w:color w:val="7F7F7F"/>
                      <w:spacing w:val="15"/>
                    </w:rPr>
                    <w:t># 3</w:t>
                  </w:r>
                </w:p>
                <w:p w:rsidR="00E15657" w:rsidRPr="00720BAA" w:rsidRDefault="00E15657" w:rsidP="00877799">
                  <w:pPr>
                    <w:pStyle w:val="Code"/>
                  </w:pPr>
                </w:p>
              </w:txbxContent>
            </v:textbox>
            <w10:wrap type="none"/>
            <w10:anchorlock/>
          </v:shape>
        </w:pict>
      </w:r>
    </w:p>
    <w:p w:rsidR="005D18E8" w:rsidRDefault="005D18E8" w:rsidP="00877799">
      <w:pPr>
        <w:pStyle w:val="BodyText"/>
      </w:pPr>
      <w:r>
        <w:t>Dictionaries:</w:t>
      </w:r>
    </w:p>
    <w:p w:rsidR="005D18E8" w:rsidRDefault="007440CB" w:rsidP="00877799">
      <w:pPr>
        <w:pStyle w:val="BodyText"/>
      </w:pPr>
      <w:r w:rsidRPr="007440CB">
        <w:rPr>
          <w:noProof/>
        </w:rPr>
      </w:r>
      <w:r>
        <w:rPr>
          <w:noProof/>
        </w:rPr>
        <w:pict>
          <v:shape id="Text Box 15" o:spid="_x0000_s2077" type="#_x0000_t202" style="width:469.5pt;height:35.25pt;visibility:visible;mso-position-horizontal-relative:char;mso-position-vertical-relative:line" fillcolor="white [3201]" strokeweight=".5pt">
            <v:textbox>
              <w:txbxContent>
                <w:p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rsidR="00E15657" w:rsidRPr="00720BAA" w:rsidRDefault="00E15657" w:rsidP="00877799">
                  <w:pPr>
                    <w:pStyle w:val="Code"/>
                  </w:pPr>
                  <w:r w:rsidRPr="00720BAA">
                    <w:t>dict [</w:t>
                  </w:r>
                  <w:r w:rsidRPr="00720BAA">
                    <w:rPr>
                      <w:color w:val="006400"/>
                      <w:spacing w:val="12"/>
                    </w:rPr>
                    <w:t>’Age’</w:t>
                  </w:r>
                  <w:r w:rsidRPr="00720BAA">
                    <w:t>] # 7</w:t>
                  </w:r>
                </w:p>
                <w:p w:rsidR="00E15657" w:rsidRPr="00720BAA" w:rsidRDefault="00E15657" w:rsidP="00877799">
                  <w:pPr>
                    <w:pStyle w:val="Code"/>
                  </w:pPr>
                </w:p>
              </w:txbxContent>
            </v:textbox>
            <w10:wrap type="none"/>
            <w10:anchorlock/>
          </v:shape>
        </w:pict>
      </w:r>
    </w:p>
    <w:p w:rsidR="005D18E8" w:rsidRDefault="005D18E8" w:rsidP="00877799">
      <w:pPr>
        <w:pStyle w:val="BodyText"/>
        <w:numPr>
          <w:ilvl w:val="0"/>
          <w:numId w:val="22"/>
        </w:numPr>
      </w:pPr>
      <w:r>
        <w:t>If statements:</w:t>
      </w:r>
    </w:p>
    <w:p w:rsidR="005D18E8" w:rsidRPr="00163B06" w:rsidRDefault="007440CB" w:rsidP="00877799">
      <w:pPr>
        <w:pStyle w:val="BodyText"/>
      </w:pPr>
      <w:r w:rsidRPr="007440CB">
        <w:rPr>
          <w:noProof/>
        </w:rPr>
      </w:r>
      <w:r>
        <w:rPr>
          <w:noProof/>
        </w:rPr>
        <w:pict>
          <v:shape id="Text Box 8" o:spid="_x0000_s2076" type="#_x0000_t202" style="width:468.75pt;height:84pt;visibility:visible;mso-position-horizontal-relative:char;mso-position-vertical-relative:line" fillcolor="white [3201]" strokeweight=".5pt">
            <v:textbox>
              <w:txbxContent>
                <w:p w:rsidR="00E15657" w:rsidRPr="00720BAA" w:rsidRDefault="00E15657" w:rsidP="00877799">
                  <w:pPr>
                    <w:pStyle w:val="Code"/>
                  </w:pPr>
                  <w:r w:rsidRPr="00B348C1">
                    <w:rPr>
                      <w:color w:val="7F0000"/>
                    </w:rPr>
                    <w:t>if</w:t>
                  </w:r>
                  <w:r w:rsidRPr="00720BAA">
                    <w:t xml:space="preserve"> (condition):</w:t>
                  </w:r>
                </w:p>
                <w:p w:rsidR="00E15657" w:rsidRPr="00720BAA" w:rsidRDefault="00E15657" w:rsidP="00877799">
                  <w:pPr>
                    <w:pStyle w:val="Code"/>
                  </w:pPr>
                  <w:r w:rsidRPr="00720BAA">
                    <w:t>...</w:t>
                  </w:r>
                </w:p>
                <w:p w:rsidR="00E15657" w:rsidRPr="00720BAA" w:rsidRDefault="00E15657" w:rsidP="00877799">
                  <w:pPr>
                    <w:pStyle w:val="Code"/>
                  </w:pPr>
                  <w:r w:rsidRPr="00B348C1">
                    <w:rPr>
                      <w:color w:val="7F0000"/>
                    </w:rPr>
                    <w:t>elif</w:t>
                  </w:r>
                  <w:r>
                    <w:t xml:space="preserve"> </w:t>
                  </w:r>
                  <w:r w:rsidRPr="00720BAA">
                    <w:t>(condition):</w:t>
                  </w:r>
                </w:p>
                <w:p w:rsidR="00E15657" w:rsidRPr="00720BAA" w:rsidRDefault="00E15657" w:rsidP="00877799">
                  <w:pPr>
                    <w:pStyle w:val="Code"/>
                  </w:pPr>
                  <w:r w:rsidRPr="00720BAA">
                    <w:t>...</w:t>
                  </w:r>
                </w:p>
                <w:p w:rsidR="00E15657" w:rsidRPr="00720BAA" w:rsidRDefault="00E15657" w:rsidP="00877799">
                  <w:pPr>
                    <w:pStyle w:val="Code"/>
                  </w:pPr>
                  <w:r w:rsidRPr="00B348C1">
                    <w:t>else</w:t>
                  </w:r>
                  <w:r w:rsidRPr="00720BAA">
                    <w:t>:</w:t>
                  </w:r>
                </w:p>
                <w:p w:rsidR="00E15657" w:rsidRPr="00720BAA" w:rsidRDefault="00E15657" w:rsidP="00877799">
                  <w:pPr>
                    <w:pStyle w:val="Code"/>
                  </w:pPr>
                  <w:r w:rsidRPr="00720BAA">
                    <w:t>...</w:t>
                  </w:r>
                </w:p>
                <w:p w:rsidR="00E15657" w:rsidRPr="00720BAA" w:rsidRDefault="00E15657" w:rsidP="00877799">
                  <w:pPr>
                    <w:pStyle w:val="Code"/>
                  </w:pPr>
                </w:p>
              </w:txbxContent>
            </v:textbox>
            <w10:wrap type="none"/>
            <w10:anchorlock/>
          </v:shape>
        </w:pict>
      </w:r>
    </w:p>
    <w:p w:rsidR="005D18E8" w:rsidRDefault="005D18E8" w:rsidP="00877799">
      <w:pPr>
        <w:pStyle w:val="BodyText"/>
        <w:numPr>
          <w:ilvl w:val="0"/>
          <w:numId w:val="22"/>
        </w:numPr>
      </w:pPr>
      <w:r>
        <w:t>Flow control with for loops:</w:t>
      </w:r>
    </w:p>
    <w:p w:rsidR="005D18E8" w:rsidRDefault="007440CB" w:rsidP="00877799">
      <w:pPr>
        <w:pStyle w:val="BodyText"/>
      </w:pPr>
      <w:r w:rsidRPr="007440CB">
        <w:rPr>
          <w:noProof/>
        </w:rPr>
      </w:r>
      <w:r>
        <w:rPr>
          <w:noProof/>
        </w:rPr>
        <w:pict>
          <v:shape id="Text Box 21" o:spid="_x0000_s2075" type="#_x0000_t202" style="width:469.5pt;height:35.25pt;visibility:visible;mso-position-horizontal-relative:char;mso-position-vertical-relative:line" fillcolor="white [3201]" strokeweight=".5pt">
            <v:textbox>
              <w:txbxContent>
                <w:p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rsidR="00E15657" w:rsidRPr="00720BAA" w:rsidRDefault="00E15657" w:rsidP="00877799">
                  <w:pPr>
                    <w:pStyle w:val="Code"/>
                  </w:pPr>
                  <w:r w:rsidRPr="00B348C1">
                    <w:t>print</w:t>
                  </w:r>
                  <w:r>
                    <w:t>(</w:t>
                  </w:r>
                  <w:r w:rsidRPr="00720BAA">
                    <w:t>i</w:t>
                  </w:r>
                  <w:r>
                    <w:t>)</w:t>
                  </w:r>
                </w:p>
                <w:p w:rsidR="00E15657" w:rsidRPr="008D4B74" w:rsidRDefault="00E15657" w:rsidP="00877799">
                  <w:pPr>
                    <w:pStyle w:val="Code"/>
                    <w:rPr>
                      <w:bdr w:val="none" w:sz="0" w:space="0" w:color="auto" w:frame="1"/>
                    </w:rPr>
                  </w:pPr>
                </w:p>
              </w:txbxContent>
            </v:textbox>
            <w10:wrap type="none"/>
            <w10:anchorlock/>
          </v:shape>
        </w:pict>
      </w:r>
    </w:p>
    <w:p w:rsidR="005D18E8" w:rsidRPr="00163B06" w:rsidRDefault="005D18E8" w:rsidP="00877799">
      <w:pPr>
        <w:pStyle w:val="BodyText"/>
      </w:pPr>
      <w:r w:rsidRPr="00163B06">
        <w:t>Output:</w:t>
      </w:r>
    </w:p>
    <w:p w:rsidR="005D18E8" w:rsidRDefault="005D18E8" w:rsidP="00877799">
      <w:pPr>
        <w:pStyle w:val="Code"/>
        <w:rPr>
          <w:w w:val="104"/>
        </w:rPr>
      </w:pPr>
      <w:r>
        <w:rPr>
          <w:w w:val="104"/>
        </w:rPr>
        <w:t>0</w:t>
      </w:r>
    </w:p>
    <w:p w:rsidR="005D18E8" w:rsidRPr="002E4636" w:rsidRDefault="005D18E8" w:rsidP="00877799">
      <w:pPr>
        <w:pStyle w:val="Code"/>
        <w:rPr>
          <w:w w:val="104"/>
        </w:rPr>
      </w:pPr>
    </w:p>
    <w:p w:rsidR="005D18E8" w:rsidRDefault="005D18E8" w:rsidP="00877799">
      <w:pPr>
        <w:pStyle w:val="Code"/>
        <w:rPr>
          <w:w w:val="104"/>
        </w:rPr>
      </w:pPr>
      <w:r>
        <w:rPr>
          <w:w w:val="104"/>
        </w:rPr>
        <w:t>1</w:t>
      </w:r>
    </w:p>
    <w:p w:rsidR="005D18E8" w:rsidRDefault="005D18E8" w:rsidP="00877799">
      <w:pPr>
        <w:pStyle w:val="Code"/>
      </w:pPr>
    </w:p>
    <w:p w:rsidR="005D18E8" w:rsidRDefault="005D18E8" w:rsidP="00877799">
      <w:pPr>
        <w:pStyle w:val="Code"/>
        <w:rPr>
          <w:w w:val="104"/>
        </w:rPr>
      </w:pPr>
      <w:r>
        <w:rPr>
          <w:w w:val="104"/>
        </w:rPr>
        <w:t>2</w:t>
      </w:r>
    </w:p>
    <w:p w:rsidR="005D18E8" w:rsidRDefault="005D18E8" w:rsidP="00877799">
      <w:pPr>
        <w:pStyle w:val="Code"/>
        <w:rPr>
          <w:w w:val="104"/>
        </w:rPr>
      </w:pPr>
    </w:p>
    <w:p w:rsidR="005D18E8" w:rsidRDefault="007440CB" w:rsidP="00877799">
      <w:pPr>
        <w:pStyle w:val="BodyText"/>
        <w:rPr>
          <w:w w:val="104"/>
        </w:rPr>
      </w:pPr>
      <w:r w:rsidRPr="007440CB">
        <w:rPr>
          <w:noProof/>
        </w:rPr>
      </w:r>
      <w:r w:rsidRPr="007440CB">
        <w:rPr>
          <w:noProof/>
        </w:rPr>
        <w:pict>
          <v:shape id="Text Box 20" o:spid="_x0000_s2074" style="width:471.5pt;height:35.2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rsidR="00E15657" w:rsidRPr="001D6099" w:rsidRDefault="00E15657" w:rsidP="00877799">
                  <w:pPr>
                    <w:pStyle w:val="Code"/>
                  </w:pPr>
                  <w:r w:rsidRPr="00B348C1">
                    <w:rPr>
                      <w:color w:val="7F0000"/>
                    </w:rPr>
                    <w:t>print</w:t>
                  </w:r>
                  <w:r>
                    <w:t xml:space="preserve">(i + ‘ ‘ + </w:t>
                  </w:r>
                  <w:r w:rsidRPr="00720BAA">
                    <w:t>j</w:t>
                  </w:r>
                  <w:r>
                    <w:t>)</w:t>
                  </w:r>
                </w:p>
              </w:txbxContent>
            </v:textbox>
            <w10:wrap type="none"/>
            <w10:anchorlock/>
          </v:shape>
        </w:pict>
      </w:r>
    </w:p>
    <w:p w:rsidR="005D18E8" w:rsidRDefault="005D18E8" w:rsidP="00877799">
      <w:pPr>
        <w:pStyle w:val="BodyText"/>
        <w:rPr>
          <w:w w:val="104"/>
        </w:rPr>
      </w:pPr>
      <w:r w:rsidRPr="00930809">
        <w:t>Output</w:t>
      </w:r>
      <w:r>
        <w:rPr>
          <w:w w:val="104"/>
        </w:rPr>
        <w:t>:</w:t>
      </w:r>
    </w:p>
    <w:p w:rsidR="005D18E8" w:rsidRDefault="005D18E8" w:rsidP="00877799">
      <w:pPr>
        <w:pStyle w:val="Code"/>
      </w:pPr>
      <w:r>
        <w:t>0 hat</w:t>
      </w:r>
    </w:p>
    <w:p w:rsidR="005D18E8" w:rsidRDefault="005D18E8" w:rsidP="00877799">
      <w:pPr>
        <w:pStyle w:val="Code"/>
      </w:pPr>
    </w:p>
    <w:p w:rsidR="005D18E8" w:rsidRDefault="005D18E8" w:rsidP="00877799">
      <w:pPr>
        <w:pStyle w:val="Code"/>
      </w:pPr>
      <w:r>
        <w:t>1 cat</w:t>
      </w:r>
    </w:p>
    <w:p w:rsidR="005D18E8" w:rsidRDefault="005D18E8" w:rsidP="00877799">
      <w:pPr>
        <w:pStyle w:val="Code"/>
      </w:pPr>
    </w:p>
    <w:p w:rsidR="005D18E8" w:rsidRDefault="005D18E8" w:rsidP="00877799">
      <w:pPr>
        <w:pStyle w:val="Code"/>
      </w:pPr>
      <w:r>
        <w:t>2 bat</w:t>
      </w:r>
    </w:p>
    <w:p w:rsidR="005D18E8" w:rsidRDefault="005D18E8" w:rsidP="00877799">
      <w:pPr>
        <w:pStyle w:val="Heading3"/>
      </w:pPr>
      <w:bookmarkStart w:id="22" w:name="Scientific_computing_using_the_numpy_pac"/>
      <w:bookmarkStart w:id="23" w:name="_Toc126691114"/>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rsidR="005D18E8" w:rsidRPr="00F35B9B" w:rsidRDefault="007440CB" w:rsidP="00877799">
      <w:pPr>
        <w:pStyle w:val="BodyText"/>
      </w:pPr>
      <w:r w:rsidRPr="007440CB">
        <w:rPr>
          <w:noProof/>
        </w:rPr>
      </w:r>
      <w:r>
        <w:rPr>
          <w:noProof/>
        </w:rPr>
        <w:pict>
          <v:shape id="Text Box 23" o:spid="_x0000_s2073" style="width:471.5pt;height:46.3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rsidR="00E15657" w:rsidRPr="00B348C1" w:rsidRDefault="00E15657" w:rsidP="00877799">
                  <w:pPr>
                    <w:pStyle w:val="Code"/>
                  </w:pPr>
                  <w:r w:rsidRPr="00B348C1">
                    <w:rPr>
                      <w:color w:val="7F0000"/>
                    </w:rPr>
                    <w:t>import</w:t>
                  </w:r>
                  <w:r w:rsidRPr="00B348C1">
                    <w:t xml:space="preserve"> numpy as np</w:t>
                  </w:r>
                </w:p>
                <w:p w:rsidR="00E15657" w:rsidRPr="00B348C1" w:rsidRDefault="00E15657" w:rsidP="00877799">
                  <w:pPr>
                    <w:pStyle w:val="Code"/>
                  </w:pPr>
                  <w:r w:rsidRPr="00B348C1">
                    <w:t>A = np</w:t>
                  </w:r>
                  <w:r w:rsidRPr="00B348C1">
                    <w:rPr>
                      <w:rStyle w:val="CodeChar"/>
                    </w:rPr>
                    <w:t>.array([0 , 1])</w:t>
                  </w:r>
                </w:p>
                <w:p w:rsidR="00E15657" w:rsidRPr="00B348C1" w:rsidRDefault="00E15657" w:rsidP="00877799">
                  <w:pPr>
                    <w:pStyle w:val="Code"/>
                  </w:pPr>
                </w:p>
              </w:txbxContent>
            </v:textbox>
            <w10:wrap type="none"/>
            <w10:anchorlock/>
          </v:shape>
        </w:pict>
      </w:r>
    </w:p>
    <w:p w:rsidR="005D18E8" w:rsidRPr="0066482B" w:rsidRDefault="005D18E8" w:rsidP="00877799">
      <w:pPr>
        <w:pStyle w:val="Heading3"/>
      </w:pPr>
      <w:bookmarkStart w:id="24" w:name="Plotting_using_matplotlib"/>
      <w:bookmarkStart w:id="25" w:name="_Toc126691115"/>
      <w:bookmarkEnd w:id="24"/>
      <w:r w:rsidRPr="0066482B">
        <w:t xml:space="preserve">Plotting </w:t>
      </w:r>
      <w:r w:rsidR="0027775E">
        <w:t>U</w:t>
      </w:r>
      <w:r w:rsidRPr="0066482B">
        <w:t xml:space="preserve">sing </w:t>
      </w:r>
      <w:r w:rsidR="0027775E">
        <w:t>M</w:t>
      </w:r>
      <w:r w:rsidRPr="0066482B">
        <w:t>atplotlib</w:t>
      </w:r>
      <w:bookmarkEnd w:id="25"/>
    </w:p>
    <w:p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 xml:space="preserve">Any other plotting software can of course also be used, provided the </w:t>
      </w:r>
      <w:proofErr w:type="spellStart"/>
      <w:r w:rsidRPr="00F35B9B">
        <w:t>kmcos</w:t>
      </w:r>
      <w:proofErr w:type="spellEnd"/>
      <w:r w:rsidRPr="00F35B9B">
        <w:t xml:space="preserve"> output data are stored in a convenient format. The advantage of using matplotlib is the easy integration into Python client scripts for running </w:t>
      </w:r>
      <w:proofErr w:type="spellStart"/>
      <w:r w:rsidRPr="00F35B9B">
        <w:t>kmcos</w:t>
      </w:r>
      <w:proofErr w:type="spellEnd"/>
      <w:r w:rsidRPr="00F35B9B">
        <w:t>.</w:t>
      </w:r>
    </w:p>
    <w:p w:rsidR="005D18E8" w:rsidRPr="004C285C" w:rsidRDefault="005D18E8" w:rsidP="00877799">
      <w:pPr>
        <w:pStyle w:val="Heading3"/>
      </w:pPr>
      <w:bookmarkStart w:id="26" w:name="Visualizing_atomic_structures_using_ASE"/>
      <w:bookmarkStart w:id="27" w:name="_Toc126691116"/>
      <w:bookmarkEnd w:id="26"/>
      <w:r w:rsidRPr="004C285C">
        <w:t>Visualizing atomic structures using ASE</w:t>
      </w:r>
      <w:bookmarkEnd w:id="27"/>
    </w:p>
    <w:p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w:t>
      </w:r>
      <w:proofErr w:type="spellStart"/>
      <w:r w:rsidRPr="00F35B9B">
        <w:t>kmcos</w:t>
      </w:r>
      <w:proofErr w:type="spellEnd"/>
      <w:r w:rsidRPr="00F35B9B">
        <w:t xml:space="preserve">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rsidR="005D18E8" w:rsidRPr="00AC7065" w:rsidRDefault="6573BBB0" w:rsidP="00877799">
      <w:pPr>
        <w:pStyle w:val="Heading2"/>
      </w:pPr>
      <w:bookmarkStart w:id="29" w:name="_Toc126691117"/>
      <w:r>
        <w:t xml:space="preserve">First API </w:t>
      </w:r>
      <w:r w:rsidR="7E077816">
        <w:t>S</w:t>
      </w:r>
      <w:r>
        <w:t xml:space="preserve">teps: Running </w:t>
      </w:r>
      <w:proofErr w:type="spellStart"/>
      <w:r>
        <w:t>kmcos</w:t>
      </w:r>
      <w:proofErr w:type="spellEnd"/>
      <w:r>
        <w:t xml:space="preserve"> </w:t>
      </w:r>
      <w:r w:rsidR="7E077816">
        <w:t>I</w:t>
      </w:r>
      <w:r>
        <w:t>nteractively.</w:t>
      </w:r>
      <w:bookmarkEnd w:id="29"/>
    </w:p>
    <w:p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w:t>
      </w:r>
      <w:proofErr w:type="spellStart"/>
      <w:r w:rsidR="20E57E0C">
        <w:t>kmcos</w:t>
      </w:r>
      <w:proofErr w:type="spellEnd"/>
      <w:r w:rsidR="20E57E0C">
        <w:t xml:space="preserve"> virtual environment before proceeding. You can do so with this command in the terminal: </w:t>
      </w:r>
      <w:r w:rsidR="20E57E0C" w:rsidRPr="60D2F1FD">
        <w:rPr>
          <w:rFonts w:ascii="Consolas" w:eastAsia="Consolas" w:hAnsi="Consolas" w:cs="Consolas"/>
        </w:rPr>
        <w:t>source ~/VENV/</w:t>
      </w:r>
      <w:proofErr w:type="spellStart"/>
      <w:r w:rsidR="20E57E0C" w:rsidRPr="60D2F1FD">
        <w:rPr>
          <w:rFonts w:ascii="Consolas" w:eastAsia="Consolas" w:hAnsi="Consolas" w:cs="Consolas"/>
        </w:rPr>
        <w:t>kmcos</w:t>
      </w:r>
      <w:proofErr w:type="spellEnd"/>
      <w:r w:rsidR="20E57E0C" w:rsidRPr="60D2F1FD">
        <w:rPr>
          <w:rFonts w:ascii="Consolas" w:eastAsia="Consolas" w:hAnsi="Consolas" w:cs="Consolas"/>
        </w:rPr>
        <w:t>/bin/activate</w:t>
      </w:r>
      <w:r w:rsidR="20E57E0C">
        <w:t>.</w:t>
      </w:r>
      <w:r>
        <w:t xml:space="preserve"> </w:t>
      </w:r>
    </w:p>
    <w:p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rsidR="003B149C" w:rsidRDefault="007440CB" w:rsidP="00877799">
      <w:r w:rsidRPr="007440CB">
        <w:rPr>
          <w:noProof/>
        </w:rPr>
      </w:r>
      <w:r>
        <w:rPr>
          <w:noProof/>
        </w:rPr>
        <w:pict>
          <v:shape id="Text Box 48" o:spid="_x0000_s2072" type="#_x0000_t202" style="width:450pt;height:20pt;visibility:visible;mso-position-horizontal-relative:char;mso-position-vertical-relative:line" fillcolor="white [3201]" strokeweight=".5pt">
            <v:textbox>
              <w:txbxContent>
                <w:p w:rsidR="00E15657" w:rsidRDefault="00E15657" w:rsidP="00877799">
                  <w:pPr>
                    <w:pStyle w:val="Code"/>
                  </w:pPr>
                  <w:r>
                    <w:t xml:space="preserve">git clone </w:t>
                  </w:r>
                  <w:hyperlink r:id="rId18" w:history="1">
                    <w:r w:rsidRPr="004F0E10">
                      <w:rPr>
                        <w:rStyle w:val="Hyperlink"/>
                      </w:rPr>
                      <w:t>https://github.com/kmcos/intro2kmcos</w:t>
                    </w:r>
                  </w:hyperlink>
                </w:p>
                <w:p w:rsidR="00E15657" w:rsidRDefault="00E15657" w:rsidP="00877799">
                  <w:pPr>
                    <w:pStyle w:val="Code"/>
                  </w:pPr>
                </w:p>
                <w:p w:rsidR="00E15657" w:rsidRDefault="00E15657" w:rsidP="00877799"/>
              </w:txbxContent>
            </v:textbox>
            <w10:wrap type="none"/>
            <w10:anchorlock/>
          </v:shape>
        </w:pict>
      </w:r>
    </w:p>
    <w:p w:rsidR="003B149C" w:rsidRPr="003B149C" w:rsidRDefault="003B149C" w:rsidP="00877799"/>
    <w:p w:rsidR="003B149C" w:rsidRDefault="003B149C" w:rsidP="00877799">
      <w:pPr>
        <w:pStyle w:val="BodyText"/>
      </w:pPr>
      <w:r>
        <w:t xml:space="preserve">Then </w:t>
      </w:r>
      <w:proofErr w:type="spellStart"/>
      <w:r>
        <w:t>cd</w:t>
      </w:r>
      <w:proofErr w:type="spellEnd"/>
      <w:r>
        <w:t xml:space="preserve"> into </w:t>
      </w:r>
      <w:r w:rsidRPr="003B149C">
        <w:t>intro2kmcos/</w:t>
      </w:r>
      <w:proofErr w:type="spellStart"/>
      <w:r w:rsidRPr="003B149C">
        <w:t>ta</w:t>
      </w:r>
      <w:r w:rsidR="00B81CF5">
        <w:t>sk_material</w:t>
      </w:r>
      <w:proofErr w:type="spellEnd"/>
      <w:r w:rsidR="00B81CF5">
        <w:t>/</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7440CB">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7440CB">
        <w:fldChar w:fldCharType="separate"/>
      </w:r>
      <w:r w:rsidR="00602230">
        <w:rPr>
          <w:noProof/>
        </w:rPr>
        <w:t>[7]</w:t>
      </w:r>
      <w:r w:rsidR="007440CB">
        <w:fldChar w:fldCharType="end"/>
      </w:r>
      <w:r w:rsidR="00602230">
        <w:t xml:space="preserve"> and in the tutorial KMC review mentioned above </w:t>
      </w:r>
      <w:r w:rsidR="007440CB">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440CB">
        <w:fldChar w:fldCharType="separate"/>
      </w:r>
      <w:r w:rsidR="00602230">
        <w:rPr>
          <w:noProof/>
        </w:rPr>
        <w:t>[6]</w:t>
      </w:r>
      <w:r w:rsidR="007440CB">
        <w:fldChar w:fldCharType="end"/>
      </w:r>
      <w:r w:rsidR="00602230">
        <w:t>.</w:t>
      </w:r>
      <w:r w:rsidR="00116C3A">
        <w:t xml:space="preserve"> In brief, the </w:t>
      </w:r>
      <w:proofErr w:type="gramStart"/>
      <w:r w:rsidR="00116C3A" w:rsidRPr="003B149C">
        <w:t>RuO</w:t>
      </w:r>
      <w:r w:rsidR="00116C3A" w:rsidRPr="003B149C">
        <w:rPr>
          <w:vertAlign w:val="subscript"/>
        </w:rPr>
        <w:t>2</w:t>
      </w:r>
      <w:r w:rsidR="00116C3A" w:rsidRPr="003B149C">
        <w:t>(</w:t>
      </w:r>
      <w:proofErr w:type="gramEnd"/>
      <w:r w:rsidR="00116C3A" w:rsidRPr="003B149C">
        <w:t>110) surface</w:t>
      </w:r>
      <w:r w:rsidR="00116C3A">
        <w:t xml:space="preserve"> contains two types of adsorption sites, bridge (</w:t>
      </w:r>
      <w:proofErr w:type="spellStart"/>
      <w:r w:rsidR="00116C3A">
        <w:t>br</w:t>
      </w:r>
      <w:proofErr w:type="spellEnd"/>
      <w:r w:rsidR="00116C3A">
        <w:t xml:space="preserve">) and </w:t>
      </w:r>
      <w:proofErr w:type="spellStart"/>
      <w:r w:rsidR="00116C3A">
        <w:t>cus</w:t>
      </w:r>
      <w:proofErr w:type="spellEnd"/>
      <w:r w:rsidR="00116C3A">
        <w:t>, as illustrated in</w:t>
      </w:r>
      <w:r w:rsidR="00035B99">
        <w:t xml:space="preserve"> </w:t>
      </w:r>
      <w:r w:rsidR="007440CB">
        <w:fldChar w:fldCharType="begin"/>
      </w:r>
      <w:r w:rsidR="00035B99">
        <w:instrText xml:space="preserve"> REF _Ref98331486 \h </w:instrText>
      </w:r>
      <w:r w:rsidR="007440CB">
        <w:fldChar w:fldCharType="separate"/>
      </w:r>
      <w:r w:rsidR="003754D2" w:rsidRPr="00035B99">
        <w:t xml:space="preserve">Figure </w:t>
      </w:r>
      <w:r w:rsidR="003754D2">
        <w:rPr>
          <w:noProof/>
        </w:rPr>
        <w:t>1</w:t>
      </w:r>
      <w:r w:rsidR="007440CB">
        <w:fldChar w:fldCharType="end"/>
      </w:r>
      <w:r w:rsidR="00116C3A">
        <w:t>.</w:t>
      </w:r>
    </w:p>
    <w:p w:rsidR="00035B99" w:rsidRDefault="00116C3A" w:rsidP="00877799">
      <w:pPr>
        <w:pStyle w:val="BodyText"/>
      </w:pPr>
      <w:r>
        <w:rPr>
          <w:noProof/>
        </w:rPr>
        <w:drawing>
          <wp:inline distT="0" distB="0" distL="0" distR="0">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985594" cy="1970395"/>
                    </a:xfrm>
                    <a:prstGeom prst="rect">
                      <a:avLst/>
                    </a:prstGeom>
                  </pic:spPr>
                </pic:pic>
              </a:graphicData>
            </a:graphic>
          </wp:inline>
        </w:drawing>
      </w:r>
    </w:p>
    <w:p w:rsidR="00035B99" w:rsidRPr="00035B99" w:rsidRDefault="00035B99" w:rsidP="00877799">
      <w:pPr>
        <w:pStyle w:val="Caption"/>
      </w:pPr>
      <w:bookmarkStart w:id="30" w:name="_Ref98331486"/>
      <w:r w:rsidRPr="00035B99">
        <w:t xml:space="preserve">Figure </w:t>
      </w:r>
      <w:fldSimple w:instr=" SEQ Figure \* ARABIC ">
        <w:r w:rsidR="003754D2">
          <w:rPr>
            <w:noProof/>
          </w:rPr>
          <w:t>1</w:t>
        </w:r>
      </w:fldSimple>
      <w:bookmarkEnd w:id="30"/>
      <w:r w:rsidRPr="00035B99">
        <w:t>. Top view of the structure of the RuO</w:t>
      </w:r>
      <w:r w:rsidRPr="00035B99">
        <w:rPr>
          <w:vertAlign w:val="subscript"/>
        </w:rPr>
        <w:t>2</w:t>
      </w:r>
      <w:r w:rsidRPr="00035B99">
        <w:t>(110) surface. To the left, the surface unit cell is shown as a</w:t>
      </w:r>
    </w:p>
    <w:p w:rsidR="00035B99" w:rsidRPr="00035B99" w:rsidRDefault="00035B99" w:rsidP="00877799">
      <w:pPr>
        <w:pStyle w:val="Caption"/>
      </w:pPr>
      <w:r w:rsidRPr="00035B99">
        <w:t>black rectangle. Big green spheres = Ru atoms, small red spheres = O atoms. To the right, the coarse-grained</w:t>
      </w:r>
    </w:p>
    <w:p w:rsidR="00035B99" w:rsidRPr="00035B99" w:rsidRDefault="00035B99" w:rsidP="00877799">
      <w:pPr>
        <w:pStyle w:val="Caption"/>
      </w:pPr>
      <w:r w:rsidRPr="00035B99">
        <w:t xml:space="preserve">lattice structure is sketched. It consists of alternating columns of </w:t>
      </w:r>
      <w:proofErr w:type="spellStart"/>
      <w:r w:rsidRPr="00035B99">
        <w:t>cus</w:t>
      </w:r>
      <w:proofErr w:type="spellEnd"/>
      <w:r w:rsidRPr="00035B99">
        <w:t xml:space="preserve"> (coordinately unsaturated) and </w:t>
      </w:r>
      <w:proofErr w:type="spellStart"/>
      <w:r w:rsidRPr="00035B99">
        <w:t>br</w:t>
      </w:r>
      <w:proofErr w:type="spellEnd"/>
    </w:p>
    <w:p w:rsidR="00116C3A" w:rsidRPr="00035B99" w:rsidRDefault="00035B99" w:rsidP="00877799">
      <w:pPr>
        <w:pStyle w:val="Caption"/>
      </w:pPr>
      <w:r w:rsidRPr="00035B99">
        <w:t>(bridge) sites.</w:t>
      </w:r>
    </w:p>
    <w:p w:rsidR="00035B99" w:rsidRDefault="00035B99" w:rsidP="00877799">
      <w:pPr>
        <w:pStyle w:val="BodyText"/>
      </w:pPr>
    </w:p>
    <w:p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w:t>
      </w:r>
      <w:proofErr w:type="spellStart"/>
      <w:r>
        <w:t>dissociatively</w:t>
      </w:r>
      <w:proofErr w:type="spellEnd"/>
      <w:r>
        <w:t xml:space="preserve"> into two neighboring sites (i.e. </w:t>
      </w:r>
      <w:proofErr w:type="spellStart"/>
      <w:r>
        <w:t>br-br</w:t>
      </w:r>
      <w:proofErr w:type="spellEnd"/>
      <w:r>
        <w:t xml:space="preserve">, </w:t>
      </w:r>
      <w:proofErr w:type="spellStart"/>
      <w:r>
        <w:t>cus-cus</w:t>
      </w:r>
      <w:proofErr w:type="spellEnd"/>
      <w:r>
        <w:t xml:space="preserve"> or </w:t>
      </w:r>
      <w:proofErr w:type="spellStart"/>
      <w:r>
        <w:t>br-cus</w:t>
      </w:r>
      <w:proofErr w:type="spellEnd"/>
      <w:r>
        <w:t xml:space="preserve">).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w:t>
      </w:r>
      <w:proofErr w:type="spellStart"/>
      <w:r w:rsidR="00840B22" w:rsidRPr="003B149C">
        <w:t>ta</w:t>
      </w:r>
      <w:r w:rsidR="00840B22">
        <w:t>sk_material</w:t>
      </w:r>
      <w:proofErr w:type="spellEnd"/>
      <w:r w:rsidR="00840B22">
        <w:t>/</w:t>
      </w:r>
      <w:r w:rsidR="00840B22" w:rsidRPr="00D92739">
        <w:t>COoxRuO2__build.py</w:t>
      </w:r>
      <w:r w:rsidR="00840B22">
        <w:t xml:space="preserve">. </w:t>
      </w:r>
      <w:r>
        <w:t xml:space="preserve">This file uses the </w:t>
      </w:r>
      <w:proofErr w:type="spellStart"/>
      <w:r>
        <w:t>ase</w:t>
      </w:r>
      <w:proofErr w:type="spellEnd"/>
      <w:r>
        <w:t xml:space="preserve"> </w:t>
      </w:r>
      <w:proofErr w:type="spellStart"/>
      <w:r>
        <w:t>thermochemistry</w:t>
      </w:r>
      <w:proofErr w:type="spellEnd"/>
      <w:r>
        <w:t xml:space="preserve"> way of including temperature dependence, as will be explained in section 3.1. </w:t>
      </w:r>
      <w:r w:rsidR="00840B22">
        <w:t>In case you would want to modify the model, this is done by modifying the Python script and then saving and compiling the model by running the following command:</w:t>
      </w:r>
    </w:p>
    <w:p w:rsidR="00840B22" w:rsidRDefault="007440CB" w:rsidP="00877799">
      <w:pPr>
        <w:pStyle w:val="BodyText"/>
      </w:pPr>
      <w:r w:rsidRPr="007440CB">
        <w:rPr>
          <w:noProof/>
        </w:rPr>
      </w:r>
      <w:r>
        <w:rPr>
          <w:noProof/>
        </w:rPr>
        <w:pict>
          <v:shape id="Text Box 72" o:spid="_x0000_s2071" style="width:471.5pt;height:21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rsidR="00E15657" w:rsidRPr="00F93C0D" w:rsidRDefault="00E15657" w:rsidP="00877799">
                  <w:pPr>
                    <w:pStyle w:val="Code"/>
                  </w:pPr>
                  <w:r>
                    <w:t>python3 COoxRuO2__build.py</w:t>
                  </w:r>
                </w:p>
              </w:txbxContent>
            </v:textbox>
            <w10:wrap type="none"/>
            <w10:anchorlock/>
          </v:shape>
        </w:pict>
      </w:r>
    </w:p>
    <w:p w:rsidR="005D18E8" w:rsidRPr="00656087" w:rsidRDefault="00840B22" w:rsidP="00877799">
      <w:pPr>
        <w:pStyle w:val="BodyText"/>
      </w:pPr>
      <w:r>
        <w:t xml:space="preserve">This creates two things: The COoxRuO2.xml file contains the data defining the model in xml format and the directory COoxRuO2_local_smart contains the compiled model. Note that both exist already in the </w:t>
      </w:r>
      <w:proofErr w:type="spellStart"/>
      <w:r>
        <w:t>task_material</w:t>
      </w:r>
      <w:proofErr w:type="spellEnd"/>
      <w:r>
        <w:t xml:space="preserve">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rsidR="005D18E8" w:rsidRPr="00692C6B" w:rsidRDefault="007440CB" w:rsidP="00877799">
      <w:pPr>
        <w:pStyle w:val="BodyText"/>
      </w:pPr>
      <w:r w:rsidRPr="007440CB">
        <w:rPr>
          <w:noProof/>
        </w:rPr>
      </w:r>
      <w:r>
        <w:rPr>
          <w:noProof/>
        </w:rPr>
        <w:pict>
          <v:shape id="Text Box 25" o:spid="_x0000_s2070" style="width:471.5pt;height:21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rsidR="00E15657" w:rsidRPr="006932B7" w:rsidRDefault="00E15657" w:rsidP="00877799">
                  <w:pPr>
                    <w:pStyle w:val="Code"/>
                  </w:pPr>
                  <w:r w:rsidRPr="006932B7">
                    <w:t>ipython</w:t>
                  </w:r>
                </w:p>
                <w:p w:rsidR="00E15657" w:rsidRPr="00692C6B" w:rsidRDefault="00E15657" w:rsidP="00877799">
                  <w:pPr>
                    <w:pStyle w:val="Code"/>
                  </w:pPr>
                </w:p>
              </w:txbxContent>
            </v:textbox>
            <w10:wrap type="none"/>
            <w10:anchorlock/>
          </v:shape>
        </w:pict>
      </w:r>
    </w:p>
    <w:p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proofErr w:type="spellStart"/>
      <w:r w:rsidRPr="00930809">
        <w:rPr>
          <w:rStyle w:val="CodeChar"/>
        </w:rPr>
        <w:t>ipython</w:t>
      </w:r>
      <w:proofErr w:type="spellEnd"/>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rsidR="005D18E8" w:rsidRDefault="007440CB" w:rsidP="00877799">
      <w:pPr>
        <w:pStyle w:val="BodyText"/>
      </w:pPr>
      <w:r w:rsidRPr="007440CB">
        <w:rPr>
          <w:noProof/>
        </w:rPr>
      </w:r>
      <w:r>
        <w:rPr>
          <w:noProof/>
        </w:rPr>
        <w:pict>
          <v:shape id="Text Box 24" o:spid="_x0000_s2069" style="width:471.5pt;height:34.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rsidR="00E15657" w:rsidRPr="00B348C1" w:rsidRDefault="00E15657" w:rsidP="00877799">
                  <w:pPr>
                    <w:pStyle w:val="Code"/>
                  </w:pPr>
                  <w:r w:rsidRPr="00B348C1">
                    <w:t>model = KMC_Model()</w:t>
                  </w:r>
                </w:p>
                <w:p w:rsidR="00E15657" w:rsidRPr="00B348C1" w:rsidRDefault="00E15657" w:rsidP="00877799">
                  <w:pPr>
                    <w:pStyle w:val="Code"/>
                  </w:pPr>
                </w:p>
              </w:txbxContent>
            </v:textbox>
            <w10:wrap type="none"/>
            <w10:anchorlock/>
          </v:shape>
        </w:pict>
      </w:r>
    </w:p>
    <w:p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 xml:space="preserve">in the folder containing the compiled </w:t>
      </w:r>
      <w:proofErr w:type="spellStart"/>
      <w:r>
        <w:t>kMC</w:t>
      </w:r>
      <w:proofErr w:type="spellEnd"/>
      <w:r>
        <w:t xml:space="preserve"> model, which directly opens the interactive shell and creates the model object.</w:t>
      </w:r>
    </w:p>
    <w:p w:rsidR="005D18E8" w:rsidRDefault="005D18E8" w:rsidP="00877799">
      <w:pPr>
        <w:pStyle w:val="BodyText"/>
      </w:pPr>
      <w:r>
        <w:t>The most elementary thing we can do is with our model is to directly run it:</w:t>
      </w:r>
    </w:p>
    <w:p w:rsidR="005D18E8" w:rsidRPr="0066482B" w:rsidRDefault="007440CB" w:rsidP="00877799">
      <w:pPr>
        <w:pStyle w:val="BodyText"/>
      </w:pPr>
      <w:r w:rsidRPr="007440CB">
        <w:rPr>
          <w:noProof/>
        </w:rPr>
      </w:r>
      <w:r>
        <w:rPr>
          <w:noProof/>
        </w:rPr>
        <w:pict>
          <v:shape id="Text Box 22" o:spid="_x0000_s2068" style="width:471.5pt;height:36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rsidR="00E15657" w:rsidRPr="001F2B06" w:rsidRDefault="00E15657" w:rsidP="00877799">
                  <w:pPr>
                    <w:pStyle w:val="Code"/>
                  </w:pPr>
                  <w:r w:rsidRPr="001F2B06">
                    <w:t>NSTEPS =</w:t>
                  </w:r>
                  <w:r>
                    <w:t xml:space="preserve"> </w:t>
                  </w:r>
                  <w:r w:rsidRPr="001F2B06">
                    <w:t>1e6</w:t>
                  </w:r>
                </w:p>
                <w:p w:rsidR="00E15657" w:rsidRPr="001F2B06" w:rsidRDefault="00E15657" w:rsidP="00877799">
                  <w:pPr>
                    <w:pStyle w:val="Code"/>
                  </w:pPr>
                  <w:r w:rsidRPr="001F2B06">
                    <w:t>model.do_steps(NSTEPS)</w:t>
                  </w:r>
                </w:p>
                <w:p w:rsidR="00E15657" w:rsidRPr="001F2B06" w:rsidRDefault="00E15657" w:rsidP="00877799">
                  <w:pPr>
                    <w:pStyle w:val="Code"/>
                  </w:pPr>
                </w:p>
              </w:txbxContent>
            </v:textbox>
            <w10:wrap type="none"/>
            <w10:anchorlock/>
          </v:shape>
        </w:pict>
      </w:r>
    </w:p>
    <w:p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w:t>
      </w:r>
      <w:proofErr w:type="spellStart"/>
      <w:r w:rsidR="005D18E8" w:rsidRPr="001F2B06">
        <w:t>ipython</w:t>
      </w:r>
      <w:proofErr w:type="spellEnd"/>
      <w:r w:rsidR="005D18E8" w:rsidRPr="001F2B06">
        <w:t>) command prompt.</w:t>
      </w:r>
    </w:p>
    <w:p w:rsidR="001F2B06" w:rsidRPr="001F2B06" w:rsidRDefault="005D18E8" w:rsidP="00877799">
      <w:pPr>
        <w:pStyle w:val="BodyText"/>
      </w:pPr>
      <w:r w:rsidRPr="001F2B06">
        <w:t>Below are listed some other useful commands:</w:t>
      </w:r>
    </w:p>
    <w:p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rsidR="005D18E8" w:rsidRDefault="007440CB" w:rsidP="00877799">
      <w:pPr>
        <w:pStyle w:val="BodyText"/>
      </w:pPr>
      <w:r w:rsidRPr="007440CB">
        <w:rPr>
          <w:noProof/>
        </w:rPr>
      </w:r>
      <w:r>
        <w:rPr>
          <w:noProof/>
        </w:rPr>
        <w:pict>
          <v:shape id="Text Box 59" o:spid="_x0000_s2067" style="width:471.5pt;height:36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rsidR="00E15657" w:rsidRPr="008F0DED" w:rsidRDefault="00E15657" w:rsidP="00877799">
                  <w:pPr>
                    <w:pStyle w:val="Code"/>
                    <w:rPr>
                      <w:lang w:val="da-DK"/>
                    </w:rPr>
                  </w:pPr>
                  <w:r w:rsidRPr="008F0DED">
                    <w:rPr>
                      <w:lang w:val="da-DK"/>
                    </w:rPr>
                    <w:t>model.parameters.T = 550</w:t>
                  </w:r>
                </w:p>
                <w:p w:rsidR="00E15657" w:rsidRPr="008F0DED" w:rsidRDefault="00E15657" w:rsidP="00877799">
                  <w:pPr>
                    <w:pStyle w:val="Code"/>
                    <w:rPr>
                      <w:lang w:val="da-DK"/>
                    </w:rPr>
                  </w:pPr>
                  <w:r w:rsidRPr="008F0DED">
                    <w:rPr>
                      <w:lang w:val="da-DK"/>
                    </w:rPr>
                    <w:t>model.parameters.p_COgas = 0.5</w:t>
                  </w:r>
                </w:p>
              </w:txbxContent>
            </v:textbox>
            <w10:wrap type="none"/>
            <w10:anchorlock/>
          </v:shape>
        </w:pict>
      </w:r>
    </w:p>
    <w:p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rsidR="005D18E8" w:rsidRDefault="007440CB" w:rsidP="00877799">
      <w:pPr>
        <w:pStyle w:val="BodyText"/>
      </w:pPr>
      <w:r w:rsidRPr="007440CB">
        <w:rPr>
          <w:noProof/>
        </w:rPr>
      </w:r>
      <w:r>
        <w:rPr>
          <w:noProof/>
        </w:rPr>
        <w:pict>
          <v:shape id="Text Box 26" o:spid="_x0000_s2066" style="width:471.5pt;height:21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rsidR="00E15657" w:rsidRPr="001F2B06" w:rsidRDefault="00E15657" w:rsidP="00877799">
                  <w:pPr>
                    <w:pStyle w:val="Code"/>
                  </w:pPr>
                  <w:r w:rsidRPr="001F2B06">
                    <w:t>model</w:t>
                  </w:r>
                </w:p>
                <w:p w:rsidR="00E15657" w:rsidRPr="001F2B06" w:rsidRDefault="00E15657" w:rsidP="00877799">
                  <w:pPr>
                    <w:pStyle w:val="Code"/>
                  </w:pPr>
                </w:p>
              </w:txbxContent>
            </v:textbox>
            <w10:wrap type="none"/>
            <w10:anchorlock/>
          </v:shape>
        </w:pict>
      </w:r>
    </w:p>
    <w:p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rsidR="005D18E8" w:rsidRDefault="007440CB" w:rsidP="00877799">
      <w:pPr>
        <w:pStyle w:val="BodyText"/>
      </w:pPr>
      <w:r w:rsidRPr="007440CB">
        <w:rPr>
          <w:noProof/>
        </w:rPr>
      </w:r>
      <w:r>
        <w:rPr>
          <w:noProof/>
        </w:rPr>
        <w:pict>
          <v:shape id="Text Box 54" o:spid="_x0000_s2065" style="width:471.5pt;height:21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rsidR="00E15657" w:rsidRDefault="00E15657" w:rsidP="00877799">
                  <w:pPr>
                    <w:pStyle w:val="Code"/>
                  </w:pPr>
                </w:p>
                <w:p w:rsidR="00E15657" w:rsidRPr="001F2B06" w:rsidRDefault="00E15657" w:rsidP="00877799">
                  <w:pPr>
                    <w:pStyle w:val="Code"/>
                  </w:pPr>
                </w:p>
              </w:txbxContent>
            </v:textbox>
            <w10:wrap type="none"/>
            <w10:anchorlock/>
          </v:shape>
        </w:pict>
      </w:r>
    </w:p>
    <w:p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t>simulation:</w:t>
      </w:r>
    </w:p>
    <w:p w:rsidR="005D18E8" w:rsidRDefault="007440CB" w:rsidP="00877799">
      <w:pPr>
        <w:pStyle w:val="BodyText"/>
      </w:pPr>
      <w:r w:rsidRPr="007440CB">
        <w:rPr>
          <w:noProof/>
        </w:rPr>
      </w:r>
      <w:r>
        <w:rPr>
          <w:noProof/>
        </w:rPr>
        <w:pict>
          <v:shape id="Text Box 56" o:spid="_x0000_s2064" style="width:471.5pt;height:21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rsidR="00E15657" w:rsidRDefault="00E15657" w:rsidP="00877799">
                  <w:pPr>
                    <w:pStyle w:val="Code"/>
                  </w:pPr>
                </w:p>
                <w:p w:rsidR="00E15657" w:rsidRPr="001F2B06" w:rsidRDefault="00E15657" w:rsidP="00877799">
                  <w:pPr>
                    <w:pStyle w:val="Code"/>
                  </w:pPr>
                </w:p>
              </w:txbxContent>
            </v:textbox>
            <w10:wrap type="none"/>
            <w10:anchorlock/>
          </v:shape>
        </w:pict>
      </w:r>
    </w:p>
    <w:p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rsidR="005D18E8" w:rsidRDefault="007440CB" w:rsidP="00877799">
      <w:pPr>
        <w:pStyle w:val="BodyText"/>
      </w:pPr>
      <w:r w:rsidRPr="007440CB">
        <w:rPr>
          <w:noProof/>
        </w:rPr>
      </w:r>
      <w:r>
        <w:rPr>
          <w:noProof/>
        </w:rPr>
        <w:pict>
          <v:shape id="Text Box 57" o:spid="_x0000_s2063" style="width:471.5pt;height:21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rsidR="00E15657" w:rsidRPr="006826F5" w:rsidRDefault="00E15657" w:rsidP="00877799">
                  <w:pPr>
                    <w:pStyle w:val="Code"/>
                  </w:pPr>
                  <w:r w:rsidRPr="006826F5">
                    <w:t>atoms = model.get_atoms()</w:t>
                  </w:r>
                </w:p>
                <w:p w:rsidR="00E15657" w:rsidRPr="006826F5" w:rsidRDefault="00E15657" w:rsidP="00877799">
                  <w:pPr>
                    <w:pStyle w:val="Code"/>
                  </w:pPr>
                </w:p>
              </w:txbxContent>
            </v:textbox>
            <w10:wrap type="none"/>
            <w10:anchorlock/>
          </v:shape>
        </w:pict>
      </w:r>
    </w:p>
    <w:p w:rsidR="00636CA5" w:rsidRDefault="00636CA5" w:rsidP="00877799">
      <w:pPr>
        <w:pStyle w:val="BodyText"/>
      </w:pPr>
      <w:r w:rsidRPr="00636CA5">
        <w:t>This command</w:t>
      </w:r>
      <w:r>
        <w:t xml:space="preserve"> returns an ASE atoms object, which can be visualized by typing:</w:t>
      </w:r>
    </w:p>
    <w:p w:rsidR="005D18E8" w:rsidRDefault="007440CB" w:rsidP="00877799">
      <w:pPr>
        <w:pStyle w:val="BodyText"/>
      </w:pPr>
      <w:r w:rsidRPr="007440CB">
        <w:rPr>
          <w:noProof/>
        </w:rPr>
      </w:r>
      <w:r>
        <w:rPr>
          <w:noProof/>
        </w:rPr>
        <w:pict>
          <v:shape id="Text Box 47" o:spid="_x0000_s2062" style="width:471.5pt;height:24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rsidR="00E15657" w:rsidRPr="0035141E" w:rsidRDefault="00E15657" w:rsidP="00877799">
                  <w:pPr>
                    <w:pStyle w:val="Code"/>
                  </w:pPr>
                  <w:r>
                    <w:t>model</w:t>
                  </w:r>
                  <w:r w:rsidRPr="0035141E">
                    <w:t>.show(</w:t>
                  </w:r>
                  <w:r>
                    <w:t>)</w:t>
                  </w:r>
                </w:p>
              </w:txbxContent>
            </v:textbox>
            <w10:wrap type="none"/>
            <w10:anchorlock/>
          </v:shape>
        </w:pict>
      </w:r>
    </w:p>
    <w:p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rsidR="006826F5" w:rsidRDefault="007440CB" w:rsidP="00877799">
      <w:pPr>
        <w:pStyle w:val="BodyText"/>
      </w:pPr>
      <w:r w:rsidRPr="007440CB">
        <w:rPr>
          <w:noProof/>
        </w:rPr>
      </w:r>
      <w:r>
        <w:rPr>
          <w:noProof/>
        </w:rPr>
        <w:pict>
          <v:shape id="Text Box 61" o:spid="_x0000_s2061" style="width:471.5pt;height:63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rsidR="00E15657" w:rsidRDefault="00E15657" w:rsidP="00877799">
                  <w:pPr>
                    <w:pStyle w:val="Code"/>
                  </w:pPr>
                  <w:r w:rsidRPr="007D4B7C">
                    <w:rPr>
                      <w:spacing w:val="13"/>
                    </w:rPr>
                    <w:t>atoms</w:t>
                  </w:r>
                  <w:r w:rsidRPr="007D4B7C">
                    <w:t>.tof_data</w:t>
                  </w:r>
                </w:p>
                <w:p w:rsidR="00E15657" w:rsidRDefault="00E15657" w:rsidP="00877799">
                  <w:pPr>
                    <w:pStyle w:val="Code"/>
                  </w:pPr>
                  <w:r w:rsidRPr="007D4B7C">
                    <w:rPr>
                      <w:spacing w:val="-102"/>
                    </w:rPr>
                    <w:t xml:space="preserve"> </w:t>
                  </w:r>
                  <w:r w:rsidRPr="007D4B7C">
                    <w:rPr>
                      <w:spacing w:val="13"/>
                    </w:rPr>
                    <w:t>atoms</w:t>
                  </w:r>
                  <w:r w:rsidRPr="007D4B7C">
                    <w:t>.kmc_time</w:t>
                  </w:r>
                </w:p>
                <w:p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wrap type="none"/>
            <w10:anchorlock/>
          </v:shape>
        </w:pict>
      </w:r>
    </w:p>
    <w:p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rsidR="005D18E8" w:rsidRDefault="007440CB" w:rsidP="00877799">
      <w:pPr>
        <w:pStyle w:val="BodyText"/>
      </w:pPr>
      <w:r w:rsidRPr="007440CB">
        <w:rPr>
          <w:noProof/>
        </w:rPr>
      </w:r>
      <w:r>
        <w:rPr>
          <w:noProof/>
        </w:rPr>
        <w:pict>
          <v:shape id="Text Box 62" o:spid="_x0000_s2060" style="width:471.5pt;height:33.7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rsidR="00E15657" w:rsidRDefault="00E15657" w:rsidP="00877799">
                  <w:pPr>
                    <w:pStyle w:val="Code"/>
                  </w:pPr>
                  <w:r>
                    <w:t>model.get_occupation_header()</w:t>
                  </w:r>
                </w:p>
                <w:p w:rsidR="00E15657" w:rsidRPr="00636CA5" w:rsidRDefault="00E15657" w:rsidP="00877799">
                  <w:pPr>
                    <w:pStyle w:val="Code"/>
                  </w:pPr>
                  <w:r>
                    <w:t>model.get_tof_header()</w:t>
                  </w:r>
                </w:p>
              </w:txbxContent>
            </v:textbox>
            <w10:wrap type="none"/>
            <w10:anchorlock/>
          </v:shape>
        </w:pict>
      </w:r>
    </w:p>
    <w:p w:rsidR="005D18E8" w:rsidRPr="00E31B34" w:rsidRDefault="005D18E8" w:rsidP="00877799">
      <w:pPr>
        <w:pStyle w:val="BodyText"/>
      </w:pPr>
      <w:r w:rsidRPr="00E31B34">
        <w:t xml:space="preserve">The TOFs that are affiliated with the atoms object are TOFs averaged over the simulated time since the last </w:t>
      </w:r>
      <w:proofErr w:type="spellStart"/>
      <w:r w:rsidRPr="00E31B34">
        <w:rPr>
          <w:rStyle w:val="CodeChar"/>
        </w:rPr>
        <w:t>model.get_</w:t>
      </w:r>
      <w:proofErr w:type="gramStart"/>
      <w:r w:rsidRPr="00E31B34">
        <w:rPr>
          <w:rStyle w:val="CodeChar"/>
        </w:rPr>
        <w:t>atoms</w:t>
      </w:r>
      <w:proofErr w:type="spellEnd"/>
      <w:r w:rsidRPr="00E31B34">
        <w:rPr>
          <w:rStyle w:val="CodeChar"/>
        </w:rPr>
        <w:t>(</w:t>
      </w:r>
      <w:proofErr w:type="gramEnd"/>
      <w:r w:rsidRPr="00E31B34">
        <w:rPr>
          <w:rStyle w:val="CodeChar"/>
        </w:rPr>
        <w:t>)</w:t>
      </w:r>
      <w:r w:rsidR="00E31B34" w:rsidRPr="00E31B34">
        <w:t xml:space="preserve"> </w:t>
      </w:r>
      <w:r w:rsidRPr="00E31B34">
        <w:t xml:space="preserve">call. In contrast, </w:t>
      </w:r>
      <w:proofErr w:type="spellStart"/>
      <w:r w:rsidRPr="00E31B34">
        <w:rPr>
          <w:rStyle w:val="CodeChar"/>
        </w:rPr>
        <w:t>atoms.occupation</w:t>
      </w:r>
      <w:proofErr w:type="spellEnd"/>
      <w:r w:rsidRPr="00E31B34">
        <w:t xml:space="preserve"> is the current occupation (identical to what is printed using the </w:t>
      </w:r>
      <w:proofErr w:type="spellStart"/>
      <w:r w:rsidRPr="00E31B34">
        <w:rPr>
          <w:rStyle w:val="CodeChar"/>
        </w:rPr>
        <w:t>model.print_coverages</w:t>
      </w:r>
      <w:proofErr w:type="spellEnd"/>
      <w:r w:rsidRPr="00E31B34">
        <w:rPr>
          <w:rStyle w:val="CodeChar"/>
        </w:rPr>
        <w:t>(</w:t>
      </w:r>
      <w:r w:rsidR="00E31B34" w:rsidRPr="00E31B34">
        <w:rPr>
          <w:rStyle w:val="CodeChar"/>
        </w:rPr>
        <w:t>)</w:t>
      </w:r>
      <w:r w:rsidR="00E31B34" w:rsidRPr="00E31B34">
        <w:t xml:space="preserve"> </w:t>
      </w:r>
      <w:r w:rsidRPr="00E31B34">
        <w:t>command).</w:t>
      </w:r>
    </w:p>
    <w:p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rsidR="00E31B34" w:rsidRDefault="007440CB" w:rsidP="00877799">
      <w:pPr>
        <w:pStyle w:val="BodyText"/>
      </w:pPr>
      <w:r w:rsidRPr="007440CB">
        <w:rPr>
          <w:noProof/>
        </w:rPr>
      </w:r>
      <w:r>
        <w:rPr>
          <w:noProof/>
        </w:rPr>
        <w:pict>
          <v:shape id="Text Box 63" o:spid="_x0000_s2059" style="width:471.5pt;height:33.7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wrap type="none"/>
            <w10:anchorlock/>
          </v:shape>
        </w:pict>
      </w:r>
    </w:p>
    <w:p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proofErr w:type="spellStart"/>
      <w:r w:rsidRPr="00E31B34">
        <w:rPr>
          <w:rStyle w:val="CodeChar"/>
        </w:rPr>
        <w:t>sample_size</w:t>
      </w:r>
      <w:proofErr w:type="spellEnd"/>
      <w:r w:rsidRPr="00E31B34">
        <w:t xml:space="preserve"> parameter. In each case check carefully that the desired observable is sampled good enough! The parameter </w:t>
      </w:r>
      <w:proofErr w:type="spellStart"/>
      <w:r w:rsidRPr="00E31B34">
        <w:rPr>
          <w:rStyle w:val="CodeChar"/>
        </w:rPr>
        <w:t>tof_method</w:t>
      </w:r>
      <w:proofErr w:type="spellEnd"/>
      <w:r w:rsidRPr="00E31B34">
        <w:t xml:space="preserve"> allows switching between two different methods for</w:t>
      </w:r>
      <w:r w:rsidR="00E15657">
        <w:t xml:space="preserve"> evaluating TOF</w:t>
      </w:r>
      <w:r w:rsidRPr="00E31B34">
        <w:t>s. The default method ’</w:t>
      </w:r>
      <w:proofErr w:type="spellStart"/>
      <w:r w:rsidRPr="00E31B34">
        <w:t>procstat</w:t>
      </w:r>
      <w:proofErr w:type="spellEnd"/>
      <w:r w:rsidRPr="00E31B34">
        <w:t xml:space="preserve">’ evaluates the </w:t>
      </w:r>
      <w:proofErr w:type="spellStart"/>
      <w:r w:rsidRPr="00E31B34">
        <w:t>procstat</w:t>
      </w:r>
      <w:proofErr w:type="spellEnd"/>
      <w:r w:rsidRPr="00E31B34">
        <w:t xml:space="preserve"> counter, i.e. simply the number of executed events in the simulated time interval. ’</w:t>
      </w:r>
      <w:proofErr w:type="spellStart"/>
      <w:r w:rsidRPr="00E31B34">
        <w:t>integ</w:t>
      </w:r>
      <w:proofErr w:type="spellEnd"/>
      <w:r w:rsidRPr="00E31B34">
        <w:t>’ will evaluate the number of times the reaction could be evaluated in the simulated time interval based on the local configurations and the rate constant.</w:t>
      </w:r>
    </w:p>
    <w:p w:rsidR="005D18E8" w:rsidRDefault="005D18E8" w:rsidP="00877799">
      <w:pPr>
        <w:pStyle w:val="BodyText"/>
      </w:pPr>
      <w:r w:rsidRPr="00B64AB8">
        <w:t xml:space="preserve">The output of </w:t>
      </w:r>
      <w:proofErr w:type="spellStart"/>
      <w:r w:rsidRPr="00B64AB8">
        <w:rPr>
          <w:rStyle w:val="CodeChar"/>
        </w:rPr>
        <w:t>model.get_std_sampled_</w:t>
      </w:r>
      <w:proofErr w:type="gramStart"/>
      <w:r w:rsidRPr="00B64AB8">
        <w:rPr>
          <w:rStyle w:val="CodeChar"/>
        </w:rPr>
        <w:t>data</w:t>
      </w:r>
      <w:proofErr w:type="spellEnd"/>
      <w:r w:rsidRPr="00B64AB8">
        <w:rPr>
          <w:rStyle w:val="CodeChar"/>
        </w:rPr>
        <w:t>(</w:t>
      </w:r>
      <w:proofErr w:type="gramEnd"/>
      <w:r w:rsidR="00B64AB8">
        <w:rPr>
          <w:rStyle w:val="CodeChar"/>
        </w:rPr>
        <w:t>)</w:t>
      </w:r>
      <w:r w:rsidR="00B64AB8" w:rsidRPr="00B64AB8">
        <w:t xml:space="preserve"> </w:t>
      </w:r>
      <w:r w:rsidRPr="00B64AB8">
        <w:t xml:space="preserve">is determined by the parameter output, which can </w:t>
      </w:r>
      <w:r w:rsidRPr="00A23F0F">
        <w:lastRenderedPageBreak/>
        <w:t>be set to ’</w:t>
      </w:r>
      <w:proofErr w:type="spellStart"/>
      <w:r w:rsidRPr="00A23F0F">
        <w:t>str</w:t>
      </w:r>
      <w:proofErr w:type="spellEnd"/>
      <w:r w:rsidRPr="00A23F0F">
        <w:t>’ or ’</w:t>
      </w:r>
      <w:proofErr w:type="spellStart"/>
      <w:r w:rsidRPr="00A23F0F">
        <w:t>dict</w:t>
      </w:r>
      <w:proofErr w:type="spellEnd"/>
      <w:r w:rsidRPr="00A23F0F">
        <w:t xml:space="preserve">’. The default ’str’ returns a text string containing first the values of all adjustable parameters, then the TOF(s) and coverages, and finally the total sampled </w:t>
      </w:r>
      <w:proofErr w:type="spellStart"/>
      <w:r w:rsidRPr="00A23F0F">
        <w:t>kmc</w:t>
      </w:r>
      <w:proofErr w:type="spellEnd"/>
      <w:r w:rsidRPr="00A23F0F">
        <w:t xml:space="preserve"> time, the total simulated </w:t>
      </w:r>
      <w:proofErr w:type="spellStart"/>
      <w:r w:rsidRPr="00A23F0F">
        <w:t>kmc</w:t>
      </w:r>
      <w:proofErr w:type="spellEnd"/>
      <w:r w:rsidRPr="00A23F0F">
        <w:t xml:space="preserve"> time (including also the time simulated before the </w:t>
      </w:r>
      <w:proofErr w:type="spellStart"/>
      <w:r w:rsidRPr="00A23F0F">
        <w:rPr>
          <w:rStyle w:val="CodeChar"/>
        </w:rPr>
        <w:t>model.get_std_sampled_data</w:t>
      </w:r>
      <w:proofErr w:type="spellEnd"/>
      <w:r w:rsidRPr="00A23F0F">
        <w:rPr>
          <w:rStyle w:val="CodeChar"/>
        </w:rPr>
        <w:t>()</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proofErr w:type="gramStart"/>
      <w:r w:rsidRPr="00A23F0F">
        <w:rPr>
          <w:rStyle w:val="CodeChar"/>
        </w:rPr>
        <w:t>split(</w:t>
      </w:r>
      <w:proofErr w:type="gramEnd"/>
      <w:r w:rsidRPr="00A23F0F">
        <w:rPr>
          <w:rStyle w:val="CodeChar"/>
        </w:rPr>
        <w:t>)</w:t>
      </w:r>
      <w:r w:rsidRPr="00A23F0F">
        <w:t xml:space="preserve"> command:</w:t>
      </w:r>
    </w:p>
    <w:p w:rsidR="00EE72F9" w:rsidRPr="00B64AB8" w:rsidRDefault="007440CB" w:rsidP="00877799">
      <w:pPr>
        <w:pStyle w:val="BodyText"/>
      </w:pPr>
      <w:r w:rsidRPr="007440CB">
        <w:rPr>
          <w:noProof/>
        </w:rPr>
      </w:r>
      <w:r>
        <w:rPr>
          <w:noProof/>
        </w:rPr>
        <w:pict>
          <v:shape id="Text Box 67" o:spid="_x0000_s2058" style="width:471.5pt;height:47.2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rsidR="00E15657" w:rsidRDefault="00E15657" w:rsidP="00877799">
                  <w:pPr>
                    <w:pStyle w:val="Code"/>
                  </w:pPr>
                  <w:r>
                    <w:t xml:space="preserve">data = </w:t>
                  </w:r>
                  <w:r w:rsidRPr="00E31B34">
                    <w:t>model.get_std_sampled_data(samples</w:t>
                  </w:r>
                  <w:r>
                    <w:t>=10</w:t>
                  </w:r>
                  <w:r w:rsidRPr="00E31B34">
                    <w:t>, sample_size</w:t>
                  </w:r>
                  <w:r>
                    <w:t>=1e6)</w:t>
                  </w:r>
                </w:p>
                <w:p w:rsidR="00E15657" w:rsidRDefault="00E15657" w:rsidP="00877799">
                  <w:pPr>
                    <w:pStyle w:val="Code"/>
                  </w:pPr>
                  <w:r>
                    <w:t>L = data.split(</w:t>
                  </w:r>
                  <w:r>
                    <w:rPr>
                      <w:color w:val="006400"/>
                      <w:spacing w:val="12"/>
                    </w:rPr>
                    <w:t>‘</w:t>
                  </w:r>
                  <w:r w:rsidRPr="00EE72F9">
                    <w:rPr>
                      <w:color w:val="006400"/>
                      <w:spacing w:val="12"/>
                    </w:rPr>
                    <w:t xml:space="preserve"> ‘</w:t>
                  </w:r>
                  <w:r>
                    <w:t>)</w:t>
                  </w:r>
                </w:p>
                <w:p w:rsidR="00E15657" w:rsidRPr="00E31B34" w:rsidRDefault="00E15657" w:rsidP="00877799">
                  <w:pPr>
                    <w:pStyle w:val="Code"/>
                  </w:pPr>
                  <w:r>
                    <w:t>print(L)</w:t>
                  </w:r>
                </w:p>
              </w:txbxContent>
            </v:textbox>
            <w10:wrap type="none"/>
            <w10:anchorlock/>
          </v:shape>
        </w:pict>
      </w:r>
    </w:p>
    <w:p w:rsidR="005D18E8" w:rsidRPr="00B64AB8" w:rsidRDefault="005D18E8" w:rsidP="00877799">
      <w:pPr>
        <w:pStyle w:val="BodyText"/>
      </w:pPr>
      <w:r w:rsidRPr="00A23F0F">
        <w:t>Alternatively, output=’</w:t>
      </w:r>
      <w:proofErr w:type="spellStart"/>
      <w:r w:rsidRPr="00A23F0F">
        <w:t>dict</w:t>
      </w:r>
      <w:proofErr w:type="spellEnd"/>
      <w:r w:rsidRPr="00A23F0F">
        <w:t>’ returns the above information in the form of a Python dictionary. For example,</w:t>
      </w:r>
      <w:r w:rsidRPr="00B64AB8">
        <w:t xml:space="preserve"> the TOF for CO oxidation can be retrieved using the command:</w:t>
      </w:r>
    </w:p>
    <w:p w:rsidR="005D18E8" w:rsidRDefault="007440CB" w:rsidP="00877799">
      <w:pPr>
        <w:pStyle w:val="BodyText"/>
      </w:pPr>
      <w:r w:rsidRPr="007440CB">
        <w:rPr>
          <w:noProof/>
        </w:rPr>
      </w:r>
      <w:r>
        <w:rPr>
          <w:noProof/>
        </w:rPr>
        <w:pict>
          <v:shape id="Text Box 64" o:spid="_x0000_s2057" style="width:471.5pt;height:72.7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rsidR="00E15657" w:rsidRDefault="00E15657" w:rsidP="00877799">
                  <w:pPr>
                    <w:pStyle w:val="Code"/>
                  </w:pPr>
                  <w:r>
                    <w:t>print(output_dict)</w:t>
                  </w:r>
                </w:p>
                <w:p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rsidR="00E15657" w:rsidRDefault="00E15657" w:rsidP="00877799">
                  <w:pPr>
                    <w:pStyle w:val="Code"/>
                  </w:pPr>
                  <w:r>
                    <w:t>print(TOF_CO)</w:t>
                  </w:r>
                </w:p>
              </w:txbxContent>
            </v:textbox>
            <w10:wrap type="none"/>
            <w10:anchorlock/>
          </v:shape>
        </w:pict>
      </w:r>
    </w:p>
    <w:p w:rsidR="005D18E8" w:rsidRPr="00EC309E" w:rsidRDefault="005D18E8" w:rsidP="00877799">
      <w:pPr>
        <w:pStyle w:val="BodyText"/>
        <w:numPr>
          <w:ilvl w:val="0"/>
          <w:numId w:val="32"/>
        </w:numPr>
      </w:pPr>
      <w:r w:rsidRPr="00EC309E">
        <w:t>Access to the Fortran modules:</w:t>
      </w:r>
    </w:p>
    <w:p w:rsidR="00D27F8E" w:rsidRDefault="005D18E8" w:rsidP="00877799">
      <w:pPr>
        <w:pStyle w:val="BodyText"/>
      </w:pPr>
      <w:r w:rsidRPr="00D27F8E">
        <w:t xml:space="preserve">The above commands are often sufficient when running and simulating a </w:t>
      </w:r>
      <w:proofErr w:type="spellStart"/>
      <w:r w:rsidRPr="00D27F8E">
        <w:t>kmcos</w:t>
      </w:r>
      <w:proofErr w:type="spellEnd"/>
      <w:r w:rsidRPr="00D27F8E">
        <w:t xml:space="preserve"> model, but in certain cases direct access to the Fortran data structures and methods is desirable. The Fortran modules base, lattice, and </w:t>
      </w:r>
      <w:proofErr w:type="spellStart"/>
      <w:r w:rsidRPr="00D27F8E">
        <w:t>proclist</w:t>
      </w:r>
      <w:proofErr w:type="spellEnd"/>
      <w:r w:rsidRPr="00D27F8E">
        <w:t xml:space="preserve"> are </w:t>
      </w:r>
      <w:proofErr w:type="spellStart"/>
      <w:r w:rsidRPr="00D27F8E">
        <w:t>atttributes</w:t>
      </w:r>
      <w:proofErr w:type="spellEnd"/>
      <w:r w:rsidRPr="00D27F8E">
        <w:t xml:space="preserve"> of the model instance kmc_model.so. This model instance can be explored using </w:t>
      </w:r>
      <w:proofErr w:type="spellStart"/>
      <w:r w:rsidRPr="00D27F8E">
        <w:t>ipython</w:t>
      </w:r>
      <w:proofErr w:type="spellEnd"/>
      <w:r w:rsidRPr="00D27F8E">
        <w:t xml:space="preserve"> and &lt;TAB&gt;:</w:t>
      </w:r>
    </w:p>
    <w:p w:rsidR="005D18E8" w:rsidRPr="00D27F8E" w:rsidRDefault="007440CB" w:rsidP="00877799">
      <w:pPr>
        <w:pStyle w:val="BodyText"/>
      </w:pPr>
      <w:r w:rsidRPr="007440CB">
        <w:rPr>
          <w:noProof/>
        </w:rPr>
      </w:r>
      <w:r>
        <w:rPr>
          <w:noProof/>
        </w:rPr>
        <w:pict>
          <v:shape id="Text Box 65" o:spid="_x0000_s2056" style="width:471.5pt;height:51.7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rsidR="00E15657" w:rsidRPr="00D27F8E" w:rsidRDefault="00E15657" w:rsidP="00877799">
                  <w:pPr>
                    <w:pStyle w:val="Code"/>
                  </w:pPr>
                  <w:r w:rsidRPr="00D27F8E">
                    <w:t>model.base.&lt;TAB&gt;</w:t>
                  </w:r>
                </w:p>
                <w:p w:rsidR="00E15657" w:rsidRPr="00D27F8E" w:rsidRDefault="00E15657" w:rsidP="00877799">
                  <w:pPr>
                    <w:pStyle w:val="Code"/>
                  </w:pPr>
                  <w:r w:rsidRPr="00D27F8E">
                    <w:t>model.lattice.&lt;TAB&gt;</w:t>
                  </w:r>
                </w:p>
                <w:p w:rsidR="00E15657" w:rsidRPr="00D27F8E" w:rsidRDefault="00E15657" w:rsidP="00877799">
                  <w:pPr>
                    <w:pStyle w:val="Code"/>
                  </w:pPr>
                  <w:r w:rsidRPr="00D27F8E">
                    <w:t>model.proclist.&lt;TAB&gt;</w:t>
                  </w:r>
                </w:p>
              </w:txbxContent>
            </v:textbox>
            <w10:wrap type="none"/>
            <w10:anchorlock/>
          </v:shape>
        </w:pict>
      </w:r>
    </w:p>
    <w:p w:rsidR="005D18E8" w:rsidRDefault="005D18E8" w:rsidP="00877799">
      <w:pPr>
        <w:pStyle w:val="BodyText"/>
        <w:numPr>
          <w:ilvl w:val="0"/>
          <w:numId w:val="32"/>
        </w:numPr>
      </w:pPr>
      <w:r w:rsidRPr="00EC309E">
        <w:t>Deallocating</w:t>
      </w:r>
      <w:r>
        <w:rPr>
          <w:spacing w:val="1"/>
        </w:rPr>
        <w:t xml:space="preserve"> </w:t>
      </w:r>
      <w:r>
        <w:t>memory:</w:t>
      </w:r>
    </w:p>
    <w:p w:rsidR="00EC309E" w:rsidRDefault="007440CB" w:rsidP="00877799">
      <w:r w:rsidRPr="007440CB">
        <w:rPr>
          <w:noProof/>
        </w:rPr>
      </w:r>
      <w:r>
        <w:rPr>
          <w:noProof/>
        </w:rPr>
        <w:pict>
          <v:shape id="Text Box 52" o:spid="_x0000_s2055" style="width:471.5pt;height:21.7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rsidR="00E15657" w:rsidRPr="00EC309E" w:rsidRDefault="00E15657" w:rsidP="00877799">
                  <w:pPr>
                    <w:pStyle w:val="Code"/>
                  </w:pPr>
                  <w:r w:rsidRPr="00EC309E">
                    <w:t>model.deallocate()</w:t>
                  </w:r>
                </w:p>
              </w:txbxContent>
            </v:textbox>
            <w10:wrap type="none"/>
            <w10:anchorlock/>
          </v:shape>
        </w:pict>
      </w:r>
    </w:p>
    <w:p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rsidR="005D18E8" w:rsidRDefault="005D18E8" w:rsidP="00877799">
      <w:pPr>
        <w:pStyle w:val="BodyText"/>
      </w:pPr>
      <w:r w:rsidRPr="00EC309E">
        <w:t>Reset model:</w:t>
      </w:r>
    </w:p>
    <w:p w:rsidR="00EC309E" w:rsidRPr="00EC309E" w:rsidRDefault="007440CB" w:rsidP="00877799">
      <w:pPr>
        <w:pStyle w:val="BodyText"/>
      </w:pPr>
      <w:r w:rsidRPr="007440CB">
        <w:rPr>
          <w:noProof/>
        </w:rPr>
      </w:r>
      <w:r>
        <w:rPr>
          <w:noProof/>
        </w:rPr>
        <w:pict>
          <v:shape id="Text Box 71" o:spid="_x0000_s2054" style="width:471.5pt;height:21.7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rsidR="00E15657" w:rsidRPr="00EC309E" w:rsidRDefault="00E15657" w:rsidP="00877799">
                  <w:pPr>
                    <w:pStyle w:val="Code"/>
                  </w:pPr>
                  <w:r w:rsidRPr="00EC309E">
                    <w:t>model.reset()</w:t>
                  </w:r>
                </w:p>
              </w:txbxContent>
            </v:textbox>
            <w10:wrap type="none"/>
            <w10:anchorlock/>
          </v:shape>
        </w:pict>
      </w:r>
    </w:p>
    <w:p w:rsidR="005D18E8" w:rsidRDefault="005D18E8" w:rsidP="00877799">
      <w:pPr>
        <w:pStyle w:val="BodyText"/>
      </w:pPr>
      <w:r w:rsidRPr="00EC309E">
        <w:t xml:space="preserve">This command is called after </w:t>
      </w:r>
      <w:proofErr w:type="spellStart"/>
      <w:proofErr w:type="gramStart"/>
      <w:r w:rsidRPr="00EC309E">
        <w:rPr>
          <w:rStyle w:val="CodeChar"/>
        </w:rPr>
        <w:t>model.deallocate</w:t>
      </w:r>
      <w:proofErr w:type="spellEnd"/>
      <w:r w:rsidRPr="00EC309E">
        <w:rPr>
          <w:rStyle w:val="CodeChar"/>
        </w:rPr>
        <w:t>(</w:t>
      </w:r>
      <w:proofErr w:type="gramEnd"/>
      <w:r w:rsidRPr="00EC309E">
        <w:rPr>
          <w:rStyle w:val="CodeChar"/>
        </w:rPr>
        <w:t>)</w:t>
      </w:r>
      <w:r w:rsidRPr="00EC309E">
        <w:t xml:space="preserve"> in order to reset the model to its initial state.</w:t>
      </w:r>
    </w:p>
    <w:p w:rsidR="005D18E8" w:rsidRPr="004C285C" w:rsidRDefault="005D18E8" w:rsidP="00877799">
      <w:pPr>
        <w:pStyle w:val="Heading2"/>
      </w:pPr>
      <w:bookmarkStart w:id="31" w:name="Client_scripts"/>
      <w:bookmarkStart w:id="32" w:name="_Toc126691118"/>
      <w:bookmarkEnd w:id="31"/>
      <w:r w:rsidRPr="004C285C">
        <w:t xml:space="preserve">Client </w:t>
      </w:r>
      <w:r w:rsidR="0027775E" w:rsidRPr="004C285C">
        <w:t>S</w:t>
      </w:r>
      <w:r w:rsidRPr="004C285C">
        <w:t>cripts</w:t>
      </w:r>
      <w:bookmarkEnd w:id="32"/>
    </w:p>
    <w:p w:rsidR="005D18E8" w:rsidRPr="00E31B34" w:rsidRDefault="005D18E8" w:rsidP="00877799">
      <w:pPr>
        <w:pStyle w:val="BodyText"/>
        <w:rPr>
          <w:vertAlign w:val="subscript"/>
        </w:rPr>
      </w:pPr>
      <w:r>
        <w:t xml:space="preserve">We have already seen that the </w:t>
      </w:r>
      <w:proofErr w:type="spellStart"/>
      <w:r>
        <w:t>kmcos</w:t>
      </w:r>
      <w:proofErr w:type="spellEnd"/>
      <w:r>
        <w:t xml:space="preserve"> GUI is useful to quickly investigate model behavior, and that interactive use of the API allows for finer control and more precise quantitative evaluation. In everyday use however, the most useful way of using </w:t>
      </w:r>
      <w:proofErr w:type="spellStart"/>
      <w:r>
        <w:t>kmcos</w:t>
      </w:r>
      <w:proofErr w:type="spellEnd"/>
      <w:r>
        <w:t xml:space="preserve"> is through client scripts. With client scripts we can automatize the task we performed using the interactive interface. </w:t>
      </w:r>
    </w:p>
    <w:p w:rsidR="00A020AE" w:rsidRDefault="00A020AE" w:rsidP="00A020AE">
      <w:pPr>
        <w:pStyle w:val="Heading3"/>
      </w:pPr>
      <w:bookmarkStart w:id="33" w:name="Generating_an_Arrhenius_plot."/>
      <w:bookmarkStart w:id="34" w:name="_Toc126691119"/>
      <w:bookmarkEnd w:id="33"/>
      <w:r>
        <w:t>TASK 0</w:t>
      </w:r>
      <w:r w:rsidRPr="004C285C">
        <w:t xml:space="preserve">: </w:t>
      </w:r>
      <w:r>
        <w:t xml:space="preserve"> </w:t>
      </w:r>
      <w:r w:rsidR="002D29AE">
        <w:t>S</w:t>
      </w:r>
      <w:r>
        <w:t>napshots</w:t>
      </w:r>
      <w:r w:rsidR="002D29AE">
        <w:t xml:space="preserve">, </w:t>
      </w:r>
      <w:r>
        <w:t>time per snapshot</w:t>
      </w:r>
      <w:r w:rsidR="002D29AE">
        <w:t xml:space="preserve">, </w:t>
      </w:r>
      <w:r>
        <w:t>a temperature programmed reaction template</w:t>
      </w:r>
      <w:bookmarkEnd w:id="34"/>
    </w:p>
    <w:p w:rsidR="00A020AE" w:rsidRDefault="00A020AE" w:rsidP="00FE051B">
      <w:pPr>
        <w:pStyle w:val="BodyText"/>
        <w:rPr>
          <w:b/>
        </w:rPr>
      </w:pPr>
      <w:r>
        <w:t xml:space="preserve">We are going to use </w:t>
      </w:r>
      <w:proofErr w:type="spellStart"/>
      <w:r w:rsidRPr="00A020AE">
        <w:t>MyFirstTPD_Precovered_local_smart</w:t>
      </w:r>
      <w:proofErr w:type="spellEnd"/>
      <w:r>
        <w:t xml:space="preserve">. This example uses the snapshots feature which is one of the recommended ways of running simulations in </w:t>
      </w:r>
      <w:proofErr w:type="spellStart"/>
      <w:r>
        <w:t>kmcos</w:t>
      </w:r>
      <w:proofErr w:type="spellEnd"/>
      <w:r>
        <w:t xml:space="preserve">. This example also introduces users to the “time per snapshot” feature of </w:t>
      </w:r>
      <w:proofErr w:type="spellStart"/>
      <w:r>
        <w:t>kmcos</w:t>
      </w:r>
      <w:proofErr w:type="spellEnd"/>
      <w:r>
        <w:t>, which is useful for transient kinetics studies, such as temperature programmed reactions.</w:t>
      </w:r>
      <w:r w:rsidR="008C6FDB">
        <w:t xml:space="preserve"> In a temperature programmed reaction, the temperature is changed with time (usually as a linear function of time, as in this example).</w:t>
      </w:r>
    </w:p>
    <w:p w:rsidR="00A020AE" w:rsidRDefault="00A020AE" w:rsidP="00FE051B">
      <w:pPr>
        <w:pStyle w:val="BodyText"/>
        <w:rPr>
          <w:b/>
        </w:rPr>
      </w:pPr>
      <w:r w:rsidRPr="00A020AE">
        <w:t xml:space="preserve">This example shows how to run a temperature programmed reaction with </w:t>
      </w:r>
      <w:proofErr w:type="spellStart"/>
      <w:r w:rsidRPr="00A020AE">
        <w:t>kmcos</w:t>
      </w:r>
      <w:proofErr w:type="spellEnd"/>
      <w:r w:rsidRPr="00A020AE">
        <w:t xml:space="preserve"> and the "</w:t>
      </w:r>
      <w:proofErr w:type="spellStart"/>
      <w:r w:rsidRPr="00A020AE">
        <w:t>tps</w:t>
      </w:r>
      <w:proofErr w:type="spellEnd"/>
      <w:r w:rsidRPr="00A020AE">
        <w:t>" feature (time per snapshot).</w:t>
      </w:r>
      <w:r>
        <w:t xml:space="preserve"> </w:t>
      </w:r>
      <w:r w:rsidRPr="00A020AE">
        <w:t xml:space="preserve">The directory for the model </w:t>
      </w:r>
      <w:r w:rsidR="008C6FDB">
        <w:t xml:space="preserve">has </w:t>
      </w:r>
      <w:r w:rsidRPr="00A020AE">
        <w:t xml:space="preserve">runfile7.py, </w:t>
      </w:r>
      <w:r w:rsidR="008C6FDB">
        <w:t>which</w:t>
      </w:r>
      <w:r w:rsidRPr="00A020AE">
        <w:t xml:space="preserve"> will be used for this workshop exercise.</w:t>
      </w:r>
      <w:r>
        <w:t xml:space="preserve"> </w:t>
      </w:r>
      <w:r w:rsidR="008C6FDB">
        <w:t xml:space="preserve"> This file can then act as a template for temperature programmed reaction studies.</w:t>
      </w:r>
    </w:p>
    <w:p w:rsidR="00A020AE" w:rsidRDefault="00A020AE" w:rsidP="00FE051B">
      <w:pPr>
        <w:pStyle w:val="BodyText"/>
        <w:rPr>
          <w:b/>
        </w:rPr>
      </w:pPr>
      <w:r w:rsidRPr="00A020AE">
        <w:t xml:space="preserve">If the user would like to learn more after this workshop, there are additional </w:t>
      </w:r>
      <w:proofErr w:type="spellStart"/>
      <w:r w:rsidRPr="00A020AE">
        <w:t>runfile</w:t>
      </w:r>
      <w:proofErr w:type="spellEnd"/>
      <w:r w:rsidRPr="00A020AE">
        <w:t xml:space="preserve"> examples inside  </w:t>
      </w:r>
      <w:hyperlink r:id="rId20" w:history="1">
        <w:r w:rsidRPr="00C648CA">
          <w:rPr>
            <w:rStyle w:val="Hyperlink"/>
            <w:bCs/>
          </w:rPr>
          <w:t>https://github.com/kmcos/kmcos/tree/master/examples/MyFirstTPD_Precovered_local_smart</w:t>
        </w:r>
      </w:hyperlink>
    </w:p>
    <w:p w:rsidR="00A020AE" w:rsidRDefault="00A020AE" w:rsidP="00FE051B">
      <w:pPr>
        <w:pStyle w:val="BodyText"/>
        <w:rPr>
          <w:b/>
        </w:rPr>
      </w:pPr>
      <w:r>
        <w:t>A</w:t>
      </w:r>
      <w:r w:rsidRPr="00A020AE">
        <w:t xml:space="preserve">fter compiling the model by running the build file, look at </w:t>
      </w:r>
      <w:proofErr w:type="spellStart"/>
      <w:r w:rsidRPr="00A020AE">
        <w:t>runfile</w:t>
      </w:r>
      <w:proofErr w:type="spellEnd"/>
      <w:r w:rsidRPr="00A020AE">
        <w:t xml:space="preserve"> 7 which is already in the model's directory.</w:t>
      </w:r>
      <w:r>
        <w:br/>
      </w:r>
    </w:p>
    <w:p w:rsidR="00A020AE" w:rsidRDefault="00A020AE" w:rsidP="00FE051B">
      <w:pPr>
        <w:pStyle w:val="BodyText"/>
        <w:rPr>
          <w:b/>
        </w:rPr>
      </w:pPr>
      <w:r>
        <w:t xml:space="preserve">Looking inside the file: </w:t>
      </w:r>
    </w:p>
    <w:p w:rsidR="00A020AE" w:rsidRDefault="00A020AE" w:rsidP="00FE051B">
      <w:pPr>
        <w:pStyle w:val="BodyText"/>
        <w:numPr>
          <w:ilvl w:val="0"/>
          <w:numId w:val="36"/>
        </w:numPr>
        <w:rPr>
          <w:b/>
        </w:rPr>
      </w:pPr>
      <w:r>
        <w:t>T</w:t>
      </w:r>
      <w:r w:rsidRPr="00A020AE">
        <w:t xml:space="preserve">here are some loading features. Let's ignore </w:t>
      </w:r>
      <w:r>
        <w:t>those</w:t>
      </w:r>
      <w:r w:rsidRPr="00A020AE">
        <w:t xml:space="preserve"> for now.</w:t>
      </w:r>
      <w:r>
        <w:t xml:space="preserve"> </w:t>
      </w:r>
    </w:p>
    <w:p w:rsidR="00A020AE" w:rsidRDefault="00A020AE" w:rsidP="00FE051B">
      <w:pPr>
        <w:pStyle w:val="BodyText"/>
        <w:numPr>
          <w:ilvl w:val="0"/>
          <w:numId w:val="36"/>
        </w:numPr>
        <w:rPr>
          <w:b/>
        </w:rPr>
      </w:pPr>
      <w:r>
        <w:t>Looking further, w</w:t>
      </w:r>
      <w:r w:rsidRPr="00A020AE">
        <w:t xml:space="preserve">e see that we set the "steps per snapshot" and the "time per snapshot" between lines 50 and 60. The </w:t>
      </w:r>
      <w:proofErr w:type="spellStart"/>
      <w:r w:rsidRPr="00A020AE">
        <w:t>tps</w:t>
      </w:r>
      <w:proofErr w:type="spellEnd"/>
      <w:r w:rsidRPr="00A020AE">
        <w:t xml:space="preserve"> is set at 1.0, which means that anytime a snapshot reaches beyond 1 second of simulation time, the snapshot will end without doing further steps (so the actual steps per snapshot will not be constant). For example, if the </w:t>
      </w:r>
      <w:proofErr w:type="spellStart"/>
      <w:r w:rsidRPr="00A020AE">
        <w:t>sps</w:t>
      </w:r>
      <w:proofErr w:type="spellEnd"/>
      <w:r w:rsidRPr="00A020AE">
        <w:t xml:space="preserve"> is set at 100 steps but </w:t>
      </w:r>
      <w:proofErr w:type="spellStart"/>
      <w:r w:rsidRPr="00A020AE">
        <w:t>tps</w:t>
      </w:r>
      <w:proofErr w:type="spellEnd"/>
      <w:r w:rsidRPr="00A020AE">
        <w:t xml:space="preserve"> is set </w:t>
      </w:r>
      <w:proofErr w:type="gramStart"/>
      <w:r w:rsidRPr="00A020AE">
        <w:t>at ,</w:t>
      </w:r>
      <w:proofErr w:type="gramEnd"/>
      <w:r w:rsidRPr="00A020AE">
        <w:t xml:space="preserve"> if 1 second is reached after 43 steps, then the snapshot will end at 43 steps instead of finishing all 100 steps.</w:t>
      </w:r>
    </w:p>
    <w:p w:rsidR="00A020AE" w:rsidRPr="00A020AE" w:rsidRDefault="00A020AE" w:rsidP="00FE051B">
      <w:pPr>
        <w:pStyle w:val="BodyText"/>
        <w:numPr>
          <w:ilvl w:val="0"/>
          <w:numId w:val="36"/>
        </w:numPr>
        <w:rPr>
          <w:b/>
        </w:rPr>
      </w:pPr>
      <w:r w:rsidRPr="00A020AE">
        <w:t xml:space="preserve">In this </w:t>
      </w:r>
      <w:proofErr w:type="spellStart"/>
      <w:r w:rsidRPr="00A020AE">
        <w:t>runfile</w:t>
      </w:r>
      <w:proofErr w:type="spellEnd"/>
      <w:r w:rsidRPr="00A020AE">
        <w:t>, for the temperature programmed reaction, we also set the initial temperature, final temperature, and heating rate for the temperature programmed reaction. Near the bottom of the file is a loop that goes across temperatures.</w:t>
      </w:r>
    </w:p>
    <w:p w:rsidR="00A020AE" w:rsidRPr="00A020AE" w:rsidRDefault="00A020AE" w:rsidP="00FE051B">
      <w:pPr>
        <w:pStyle w:val="BodyText"/>
        <w:rPr>
          <w:b/>
        </w:rPr>
      </w:pPr>
      <w:r w:rsidRPr="00A020AE">
        <w:t xml:space="preserve">Now, try running this </w:t>
      </w:r>
      <w:proofErr w:type="spellStart"/>
      <w:r w:rsidRPr="00A020AE">
        <w:t>runfile</w:t>
      </w:r>
      <w:proofErr w:type="spellEnd"/>
      <w:r w:rsidRPr="00A020AE">
        <w:t>.</w:t>
      </w:r>
      <w:r>
        <w:t xml:space="preserve"> </w:t>
      </w:r>
      <w:r w:rsidRPr="00A020AE">
        <w:t xml:space="preserve">After the file is run, open the TOFs file produced by the snapshots module. Make a scatter plot with the x axis as temperature and the Y axis as the </w:t>
      </w:r>
      <w:proofErr w:type="spellStart"/>
      <w:r w:rsidRPr="00A020AE">
        <w:t>TOF_</w:t>
      </w:r>
      <w:proofErr w:type="gramStart"/>
      <w:r w:rsidRPr="00A020AE">
        <w:t>data</w:t>
      </w:r>
      <w:proofErr w:type="spellEnd"/>
      <w:r w:rsidRPr="00A020AE">
        <w:t xml:space="preserve"> ,</w:t>
      </w:r>
      <w:proofErr w:type="gramEnd"/>
      <w:r w:rsidRPr="00A020AE">
        <w:t xml:space="preserve"> and make another for </w:t>
      </w:r>
      <w:proofErr w:type="spellStart"/>
      <w:r w:rsidRPr="00A020AE">
        <w:t>TOF_integ</w:t>
      </w:r>
      <w:proofErr w:type="spellEnd"/>
      <w:r w:rsidRPr="00A020AE">
        <w:t>.</w:t>
      </w:r>
      <w:r>
        <w:t xml:space="preserve"> </w:t>
      </w:r>
      <w:r w:rsidRPr="00A020AE">
        <w:t>Save this plotting file.</w:t>
      </w:r>
      <w:r>
        <w:t xml:space="preserve"> </w:t>
      </w:r>
      <w:r w:rsidRPr="00A020AE">
        <w:t xml:space="preserve">Now, open the </w:t>
      </w:r>
      <w:proofErr w:type="spellStart"/>
      <w:r w:rsidRPr="00A020AE">
        <w:t>runfile</w:t>
      </w:r>
      <w:proofErr w:type="spellEnd"/>
      <w:r w:rsidRPr="00A020AE">
        <w:t>, change the TPS to 0.1, run again, and make the same plots.</w:t>
      </w:r>
    </w:p>
    <w:p w:rsidR="005D18E8" w:rsidRPr="004C285C" w:rsidRDefault="00A020AE" w:rsidP="00877799">
      <w:pPr>
        <w:pStyle w:val="Heading3"/>
      </w:pPr>
      <w:bookmarkStart w:id="35" w:name="_Toc126691120"/>
      <w:r>
        <w:t>TASK 1a</w:t>
      </w:r>
      <w:r w:rsidRPr="004C285C">
        <w:t xml:space="preserve">: </w:t>
      </w:r>
      <w:r>
        <w:t>Arrhenius plots</w:t>
      </w:r>
      <w:bookmarkEnd w:id="35"/>
    </w:p>
    <w:p w:rsidR="00840B22" w:rsidRDefault="005D18E8" w:rsidP="00877799">
      <w:pPr>
        <w:pStyle w:val="BodyText"/>
      </w:pPr>
      <w:r>
        <w:t xml:space="preserve">As </w:t>
      </w:r>
      <w:r w:rsidR="00A020AE">
        <w:t>our next ex</w:t>
      </w:r>
      <w:r>
        <w:t xml:space="preserve">ample of a client script, we will see how to build an Arrhenius plot (i.e. </w:t>
      </w:r>
      <w:proofErr w:type="gramStart"/>
      <w:r>
        <w:t>log(</w:t>
      </w:r>
      <w:proofErr w:type="gramEnd"/>
      <w:r>
        <w:t>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7440CB">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7440CB">
        <w:fldChar w:fldCharType="separate"/>
      </w:r>
      <w:r w:rsidR="003439E9">
        <w:rPr>
          <w:noProof/>
        </w:rPr>
        <w:t>[8]</w:t>
      </w:r>
      <w:r w:rsidR="007440CB">
        <w:fldChar w:fldCharType="end"/>
      </w:r>
      <w:r w:rsidR="003439E9">
        <w:t>.</w:t>
      </w:r>
    </w:p>
    <w:p w:rsidR="000D63E5" w:rsidRPr="00840B22" w:rsidRDefault="005D18E8" w:rsidP="00877799">
      <w:pPr>
        <w:pStyle w:val="BodyText"/>
      </w:pPr>
      <w:r w:rsidRPr="20E57E0C">
        <w:t xml:space="preserve">Be sure that you are in the </w:t>
      </w:r>
      <w:proofErr w:type="spellStart"/>
      <w:r w:rsidRPr="20E57E0C">
        <w:t>kmcos</w:t>
      </w:r>
      <w:proofErr w:type="spellEnd"/>
      <w:r w:rsidRPr="20E57E0C">
        <w:t xml:space="preserve"> virtual environment by entering this command in the terminal: source ~/VENV/</w:t>
      </w:r>
      <w:proofErr w:type="spellStart"/>
      <w:r w:rsidRPr="20E57E0C">
        <w:t>kmcos</w:t>
      </w:r>
      <w:proofErr w:type="spellEnd"/>
      <w:r w:rsidRPr="20E57E0C">
        <w:t>/bin/activate. The example script plot_arrhenius.py can be found in the</w:t>
      </w:r>
      <w:r w:rsidR="00B81CF5">
        <w:t xml:space="preserve"> directory of the compiled model: </w:t>
      </w:r>
      <w:r w:rsidR="00B81CF5" w:rsidRPr="003B149C">
        <w:t>intro2kmcos/</w:t>
      </w:r>
      <w:proofErr w:type="spellStart"/>
      <w:r w:rsidR="00B81CF5" w:rsidRPr="003B149C">
        <w:t>ta</w:t>
      </w:r>
      <w:r w:rsidR="00B81CF5">
        <w:t>sk_material</w:t>
      </w:r>
      <w:proofErr w:type="spellEnd"/>
      <w:r w:rsidR="00B81CF5">
        <w:t>/</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rsidR="007067B5" w:rsidRDefault="007440CB" w:rsidP="00877799">
      <w:pPr>
        <w:pStyle w:val="BodyText"/>
      </w:pPr>
      <w:r w:rsidRPr="007440CB">
        <w:rPr>
          <w:noProof/>
        </w:rPr>
      </w:r>
      <w:r>
        <w:rPr>
          <w:noProof/>
        </w:rPr>
        <w:pict>
          <v:shape id="Text Box 73" o:spid="_x0000_s2053" style="width:471.5pt;height:21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rsidR="00E15657" w:rsidRPr="00F93C0D" w:rsidRDefault="00E15657" w:rsidP="00877799">
                  <w:pPr>
                    <w:pStyle w:val="Code"/>
                  </w:pPr>
                  <w:r>
                    <w:t>python3 plot_arrhenius.py</w:t>
                  </w:r>
                </w:p>
              </w:txbxContent>
            </v:textbox>
            <w10:wrap type="none"/>
            <w10:anchorlock/>
          </v:shape>
        </w:pict>
      </w:r>
    </w:p>
    <w:p w:rsidR="005D18E8" w:rsidRDefault="00840B22" w:rsidP="00A020AE">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bookmarkStart w:id="36" w:name="TASK_2:_TOF_and_coverages_vs_p_diagrams."/>
      <w:bookmarkEnd w:id="36"/>
    </w:p>
    <w:p w:rsidR="00A020AE" w:rsidRPr="004C285C" w:rsidRDefault="00A020AE" w:rsidP="00877799">
      <w:pPr>
        <w:pStyle w:val="Heading3"/>
      </w:pPr>
      <w:bookmarkStart w:id="37" w:name="_Toc126691121"/>
      <w:r>
        <w:t>TASK 1b</w:t>
      </w:r>
      <w:r w:rsidRPr="004C285C">
        <w:t>: TOF</w:t>
      </w:r>
      <w:r>
        <w:t>s and also</w:t>
      </w:r>
      <w:r w:rsidRPr="004C285C">
        <w:t xml:space="preserve"> and coverages vs p diagrams</w:t>
      </w:r>
      <w:bookmarkEnd w:id="37"/>
      <w:r>
        <w:br/>
      </w:r>
    </w:p>
    <w:p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w:t>
      </w:r>
      <w:proofErr w:type="spellStart"/>
      <w:r w:rsidR="003C7348">
        <w:t>kmcos</w:t>
      </w:r>
      <w:proofErr w:type="spellEnd"/>
      <w:r w:rsidR="003C7348">
        <w:t xml:space="preserve"> are Kelvin and bar)</w:t>
      </w:r>
      <w:r w:rsidRPr="007067B5">
        <w:t>. The plot should cover values within 10</w:t>
      </w:r>
      <w:r w:rsidRPr="009D115E">
        <w:rPr>
          <w:vertAlign w:val="superscript"/>
        </w:rPr>
        <w:t>−1</w:t>
      </w:r>
      <w:r w:rsidRPr="007067B5">
        <w:t xml:space="preserve"> bar &lt; </w:t>
      </w:r>
      <w:proofErr w:type="spellStart"/>
      <w:r w:rsidRPr="007067B5">
        <w:t>pCO</w:t>
      </w:r>
      <w:proofErr w:type="spellEnd"/>
      <w:r w:rsidRPr="007067B5">
        <w:t xml:space="preserve">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rsidR="00260786" w:rsidRDefault="007440CB"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on"/>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 xml:space="preserve">temperatur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r w:rsidR="009D115E">
        <w:t>umed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proofErr w:type="spellStart"/>
      <w:r w:rsidR="003C7348" w:rsidRPr="003C7348">
        <w:t>model.get_std_sampled_</w:t>
      </w:r>
      <w:proofErr w:type="gramStart"/>
      <w:r w:rsidR="003C7348" w:rsidRPr="003C7348">
        <w:t>data</w:t>
      </w:r>
      <w:proofErr w:type="spellEnd"/>
      <w:r w:rsidR="003C7348">
        <w:t>(</w:t>
      </w:r>
      <w:proofErr w:type="gramEnd"/>
      <w:r w:rsidR="003C7348">
        <w:t>) function</w:t>
      </w:r>
      <w:r w:rsidR="003C7348" w:rsidRPr="003C7348">
        <w:t xml:space="preserve"> </w:t>
      </w:r>
      <w:r w:rsidRPr="00EE72F9">
        <w:t>are ’</w:t>
      </w:r>
      <w:proofErr w:type="spellStart"/>
      <w:r w:rsidRPr="00EE72F9">
        <w:t>CO_oxidation</w:t>
      </w:r>
      <w:proofErr w:type="spellEnd"/>
      <w:r w:rsidRPr="00EE72F9">
        <w:t>’, ’CO_ruo2_bridge’, ’CO_ruo2_cus’, ’O_</w:t>
      </w:r>
      <w:r w:rsidR="003C7348">
        <w:t>ruo2_bridge’ and ’O_ruo2_cus’.</w:t>
      </w:r>
    </w:p>
    <w:p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rsidR="005D18E8" w:rsidRPr="004C285C" w:rsidRDefault="005D18E8" w:rsidP="00877799">
      <w:pPr>
        <w:pStyle w:val="Heading3"/>
      </w:pPr>
      <w:bookmarkStart w:id="38" w:name="Relaxing_the_system"/>
      <w:bookmarkStart w:id="39" w:name="_Toc126691122"/>
      <w:bookmarkEnd w:id="38"/>
      <w:r w:rsidRPr="004C285C">
        <w:lastRenderedPageBreak/>
        <w:t>Relaxing the system</w:t>
      </w:r>
      <w:bookmarkEnd w:id="39"/>
    </w:p>
    <w:p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w:t>
        </w:r>
        <w:r w:rsidR="00A020AE">
          <w:t>6</w:t>
        </w:r>
      </w:hyperlink>
      <w:r w:rsidR="005D18E8" w:rsidRPr="00E31B34">
        <w:t xml:space="preserve">). In any case, this initial system state might be very different from the 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w:t>
      </w:r>
      <w:proofErr w:type="spellStart"/>
      <w:r w:rsidR="005D18E8" w:rsidRPr="00E31B34">
        <w:t>model.get_std_sampled_</w:t>
      </w:r>
      <w:proofErr w:type="gramStart"/>
      <w:r w:rsidR="005D18E8" w:rsidRPr="00E31B34">
        <w:t>data</w:t>
      </w:r>
      <w:proofErr w:type="spellEnd"/>
      <w:r w:rsidR="005D18E8" w:rsidRPr="00E31B34">
        <w:t>(</w:t>
      </w:r>
      <w:proofErr w:type="gramEnd"/>
      <w:r w:rsidR="005D18E8" w:rsidRPr="00E31B34">
        <w:t>)! An example showing how this can be done is provided in the script relaxation.py.</w:t>
      </w:r>
      <w:bookmarkStart w:id="40" w:name="Preparing_the_initial_state_of_the_syste"/>
      <w:bookmarkEnd w:id="40"/>
    </w:p>
    <w:p w:rsidR="005D18E8" w:rsidRDefault="005D18E8" w:rsidP="00877799">
      <w:pPr>
        <w:pStyle w:val="Heading3"/>
      </w:pPr>
      <w:bookmarkStart w:id="41" w:name="_Toc126691123"/>
      <w:r w:rsidRPr="0051381A">
        <w:t>Preparing the initial state of the system</w:t>
      </w:r>
      <w:bookmarkEnd w:id="41"/>
    </w:p>
    <w:p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rsidR="00EE31B4" w:rsidRPr="00E31B34" w:rsidRDefault="007440CB" w:rsidP="00877799">
      <w:pPr>
        <w:pStyle w:val="BodyText"/>
      </w:pPr>
      <w:r w:rsidRPr="007440CB">
        <w:rPr>
          <w:noProof/>
        </w:rPr>
      </w:r>
      <w:r>
        <w:rPr>
          <w:noProof/>
        </w:rPr>
        <w:pict>
          <v:shape id="Text Box 66" o:spid="_x0000_s2052" style="width:471.5pt;height:21.7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rsidR="00E15657" w:rsidRPr="0032686A" w:rsidRDefault="00E15657" w:rsidP="00877799">
                  <w:pPr>
                    <w:pStyle w:val="Code"/>
                  </w:pPr>
                  <w:r w:rsidRPr="0032686A">
                    <w:t>model.put(site=[x,y,z,model.lattice.&lt;site&gt;], model.proclist.&lt;species&gt;)</w:t>
                  </w:r>
                </w:p>
              </w:txbxContent>
            </v:textbox>
            <w10:wrap type="none"/>
            <w10:anchorlock/>
          </v:shape>
        </w:pict>
      </w:r>
    </w:p>
    <w:p w:rsidR="005D18E8" w:rsidRPr="0032686A" w:rsidRDefault="005D18E8" w:rsidP="00877799">
      <w:pPr>
        <w:pStyle w:val="BodyText"/>
      </w:pPr>
      <w:r w:rsidRPr="0032686A">
        <w:t xml:space="preserve">where </w:t>
      </w:r>
      <w:proofErr w:type="spellStart"/>
      <w:r w:rsidRPr="0032686A">
        <w:t>x</w:t>
      </w:r>
      <w:proofErr w:type="gramStart"/>
      <w:r w:rsidRPr="0032686A">
        <w:t>,y,z</w:t>
      </w:r>
      <w:proofErr w:type="spellEnd"/>
      <w:proofErr w:type="gramEnd"/>
      <w:r w:rsidRPr="0032686A">
        <w:t xml:space="preserve"> are the coordinates of the site. The above command can be quite inefficient if changing many sites at once, since each </w:t>
      </w:r>
      <w:proofErr w:type="gramStart"/>
      <w:r w:rsidRPr="0032686A">
        <w:t>put(</w:t>
      </w:r>
      <w:proofErr w:type="gramEnd"/>
      <w:r w:rsidRPr="0032686A">
        <w:t>) call adjusts the book-keeping database. To circumvent this you can use the _</w:t>
      </w:r>
      <w:proofErr w:type="gramStart"/>
      <w:r w:rsidRPr="0032686A">
        <w:t>put(</w:t>
      </w:r>
      <w:proofErr w:type="gramEnd"/>
      <w:r w:rsidRPr="0032686A">
        <w:t>) method instead:</w:t>
      </w:r>
    </w:p>
    <w:p w:rsidR="005D18E8" w:rsidRPr="00E31B34" w:rsidRDefault="007440CB" w:rsidP="00877799">
      <w:pPr>
        <w:pStyle w:val="BodyText"/>
      </w:pPr>
      <w:r w:rsidRPr="007440CB">
        <w:rPr>
          <w:noProof/>
        </w:rPr>
      </w:r>
      <w:r>
        <w:rPr>
          <w:noProof/>
        </w:rPr>
        <w:pict>
          <v:shape id="Text Box 69" o:spid="_x0000_s2051" style="width:471.5pt;height:62.25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rsidR="00E15657" w:rsidRPr="0032686A" w:rsidRDefault="00E15657" w:rsidP="00877799">
                  <w:pPr>
                    <w:pStyle w:val="Code"/>
                  </w:pPr>
                  <w:r w:rsidRPr="0032686A">
                    <w:t>model._put(...)</w:t>
                  </w:r>
                </w:p>
                <w:p w:rsidR="00E15657" w:rsidRPr="0032686A" w:rsidRDefault="00E15657" w:rsidP="00877799">
                  <w:pPr>
                    <w:pStyle w:val="Code"/>
                  </w:pPr>
                  <w:r w:rsidRPr="0032686A">
                    <w:t>model._put(...)</w:t>
                  </w:r>
                </w:p>
                <w:p w:rsidR="00E15657" w:rsidRPr="0032686A" w:rsidRDefault="00E15657" w:rsidP="00877799">
                  <w:pPr>
                    <w:pStyle w:val="Code"/>
                  </w:pPr>
                  <w:r w:rsidRPr="0032686A">
                    <w:t>...</w:t>
                  </w:r>
                </w:p>
                <w:p w:rsidR="00E15657" w:rsidRPr="0032686A" w:rsidRDefault="00E15657" w:rsidP="00877799">
                  <w:pPr>
                    <w:pStyle w:val="Code"/>
                  </w:pPr>
                  <w:r w:rsidRPr="0032686A">
                    <w:t>model._adjust_database()</w:t>
                  </w:r>
                </w:p>
              </w:txbxContent>
            </v:textbox>
            <w10:wrap type="none"/>
            <w10:anchorlock/>
          </v:shape>
        </w:pict>
      </w:r>
    </w:p>
    <w:p w:rsidR="005D18E8" w:rsidRDefault="005D18E8" w:rsidP="00877799">
      <w:pPr>
        <w:pStyle w:val="BodyText"/>
      </w:pPr>
      <w:r w:rsidRPr="0032686A">
        <w:t>Uncomment lines 16-19 in the script relaxation.py for an example of how to use this.</w:t>
      </w:r>
    </w:p>
    <w:p w:rsidR="005D18E8" w:rsidRDefault="0051381A" w:rsidP="00877799">
      <w:pPr>
        <w:pStyle w:val="Heading3"/>
      </w:pPr>
      <w:bookmarkStart w:id="42" w:name="TASK_3:_The_effect_of_the_initial_state"/>
      <w:bookmarkStart w:id="43" w:name="_Toc126691124"/>
      <w:bookmarkEnd w:id="42"/>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3"/>
    </w:p>
    <w:p w:rsidR="005D18E8" w:rsidRPr="0032686A" w:rsidRDefault="005D18E8" w:rsidP="00877799">
      <w:pPr>
        <w:pStyle w:val="BodyText"/>
      </w:pPr>
      <w:r w:rsidRPr="0032686A">
        <w:t xml:space="preserve">Try relaxing the model from different initial states, e.g. clean, </w:t>
      </w:r>
      <w:proofErr w:type="spellStart"/>
      <w:r w:rsidRPr="0032686A">
        <w:t>CO@br</w:t>
      </w:r>
      <w:proofErr w:type="spellEnd"/>
      <w:r w:rsidRPr="0032686A">
        <w:t xml:space="preserve">, </w:t>
      </w:r>
      <w:proofErr w:type="spellStart"/>
      <w:r w:rsidRPr="0032686A">
        <w:t>O@cus</w:t>
      </w:r>
      <w:proofErr w:type="spellEnd"/>
      <w:r w:rsidRPr="0032686A">
        <w:t xml:space="preserve">, etc., by doing the corresponding modifications to the script relaxation.py. </w:t>
      </w:r>
      <w:r w:rsidR="005C6661">
        <w:t>Also try to vary the number of K</w:t>
      </w:r>
      <w:r w:rsidRPr="0032686A">
        <w:t>MC steps taken in each sample (</w:t>
      </w:r>
      <w:proofErr w:type="spellStart"/>
      <w:r w:rsidRPr="0032686A">
        <w:t>sample_size</w:t>
      </w:r>
      <w:proofErr w:type="spellEnd"/>
      <w:r w:rsidRPr="0032686A">
        <w:t>) and the number of samples (</w:t>
      </w:r>
      <w:proofErr w:type="spellStart"/>
      <w:r w:rsidRPr="0032686A">
        <w:t>Nsamples</w:t>
      </w:r>
      <w:proofErr w:type="spellEnd"/>
      <w:r w:rsidRPr="0032686A">
        <w:t>).</w:t>
      </w:r>
    </w:p>
    <w:p w:rsidR="005D18E8" w:rsidRPr="004C285C" w:rsidRDefault="005D18E8" w:rsidP="00877799">
      <w:pPr>
        <w:pStyle w:val="Heading3"/>
      </w:pPr>
      <w:bookmarkStart w:id="44" w:name="TASK_4:_Random_initial_state_from_guess_"/>
      <w:bookmarkEnd w:id="44"/>
      <w:r w:rsidRPr="004C285C">
        <w:t xml:space="preserve"> </w:t>
      </w:r>
      <w:bookmarkStart w:id="45" w:name="_Toc126691125"/>
      <w:r w:rsidR="0051381A">
        <w:t>TASK 3</w:t>
      </w:r>
      <w:r w:rsidR="00E81C44" w:rsidRPr="004C285C">
        <w:t xml:space="preserve">: </w:t>
      </w:r>
      <w:r w:rsidRPr="004C285C">
        <w:t>Random initial state from guess coverages</w:t>
      </w:r>
      <w:bookmarkEnd w:id="45"/>
    </w:p>
    <w:p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7440CB">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7440CB">
        <w:fldChar w:fldCharType="separate"/>
      </w:r>
      <w:r w:rsidR="0051381A">
        <w:rPr>
          <w:noProof/>
        </w:rPr>
        <w:t>[9]</w:t>
      </w:r>
      <w:r w:rsidR="007440CB">
        <w:fldChar w:fldCharType="end"/>
      </w:r>
      <w:r w:rsidR="0051381A">
        <w:t xml:space="preserve"> for an introduction.</w:t>
      </w:r>
      <w:r w:rsidRPr="0032686A">
        <w:t xml:space="preserve"> </w:t>
      </w:r>
    </w:p>
    <w:p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proofErr w:type="spellStart"/>
      <w:proofErr w:type="gramStart"/>
      <w:r w:rsidRPr="00905E88">
        <w:rPr>
          <w:rStyle w:val="CodeChar"/>
        </w:rPr>
        <w:t>random.sample</w:t>
      </w:r>
      <w:proofErr w:type="spellEnd"/>
      <w:r w:rsidRPr="00905E88">
        <w:rPr>
          <w:rStyle w:val="CodeChar"/>
        </w:rPr>
        <w:t>(</w:t>
      </w:r>
      <w:proofErr w:type="gramEnd"/>
      <w:r w:rsidRPr="00905E88">
        <w:rPr>
          <w:rStyle w:val="CodeChar"/>
        </w:rPr>
        <w:t>)</w:t>
      </w:r>
      <w:r w:rsidRPr="0032686A">
        <w:t xml:space="preserve"> method. Take a look at the script relaxation_random_initialization.py and try relaxing the model from different random initial states.</w:t>
      </w:r>
    </w:p>
    <w:p w:rsidR="005D18E8" w:rsidRDefault="007970EA" w:rsidP="00877799">
      <w:pPr>
        <w:pStyle w:val="Heading3"/>
      </w:pPr>
      <w:bookmarkStart w:id="46" w:name="TASK_5:_Sensitivity_analysis"/>
      <w:bookmarkStart w:id="47" w:name="_Toc126691126"/>
      <w:bookmarkEnd w:id="46"/>
      <w:r>
        <w:t>TASK 4</w:t>
      </w:r>
      <w:r w:rsidR="00E81C44">
        <w:t xml:space="preserve">: </w:t>
      </w:r>
      <w:r w:rsidR="005D18E8">
        <w:t>Sensitivity</w:t>
      </w:r>
      <w:r w:rsidR="005D18E8">
        <w:rPr>
          <w:spacing w:val="-2"/>
        </w:rPr>
        <w:t xml:space="preserve"> </w:t>
      </w:r>
      <w:r w:rsidR="005D18E8">
        <w:t>analysis</w:t>
      </w:r>
      <w:bookmarkEnd w:id="47"/>
    </w:p>
    <w:p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7440CB">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7440CB">
        <w:fldChar w:fldCharType="separate"/>
      </w:r>
      <w:r w:rsidR="006043CA">
        <w:rPr>
          <w:noProof/>
        </w:rPr>
        <w:t>[10]</w:t>
      </w:r>
      <w:r w:rsidR="007440CB">
        <w:fldChar w:fldCharType="end"/>
      </w:r>
      <w:r w:rsidRPr="00E31B34">
        <w:t xml:space="preserve">. Several definitions of this concept </w:t>
      </w:r>
      <w:r w:rsidR="001554BD" w:rsidRPr="00E31B34">
        <w:t>exist</w:t>
      </w:r>
      <w:r w:rsidRPr="00E31B34">
        <w:t xml:space="preserve">, but here we will be concerned with quantifying how much the change of 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rsidR="006043CA" w:rsidRPr="00E31B34" w:rsidRDefault="007440CB"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rsidR="005D18E8" w:rsidRDefault="005D18E8" w:rsidP="00877799">
      <w:pPr>
        <w:pStyle w:val="BodyText"/>
      </w:pPr>
      <w:r>
        <w:lastRenderedPageBreak/>
        <w:t xml:space="preserve">Take a look at the script </w:t>
      </w:r>
      <w:r w:rsidRPr="006043CA">
        <w:t>DRC.py</w:t>
      </w:r>
      <w:r>
        <w:t>, which calculates the DRC for CO adsorption on</w:t>
      </w:r>
      <w:r w:rsidR="006043CA">
        <w:t>to</w:t>
      </w:r>
      <w:r>
        <w:t xml:space="preserve"> the </w:t>
      </w:r>
      <w:proofErr w:type="spellStart"/>
      <w:r>
        <w:t>cus</w:t>
      </w:r>
      <w:proofErr w:type="spellEnd"/>
      <w:r>
        <w:t xml:space="preserve">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7440CB">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7440CB">
        <w:rPr>
          <w:spacing w:val="-10"/>
        </w:rPr>
        <w:fldChar w:fldCharType="separate"/>
      </w:r>
      <w:r w:rsidR="003020B0">
        <w:rPr>
          <w:noProof/>
          <w:spacing w:val="-10"/>
        </w:rPr>
        <w:t>[11]</w:t>
      </w:r>
      <w:r w:rsidR="007440CB">
        <w:rPr>
          <w:spacing w:val="-10"/>
        </w:rPr>
        <w:fldChar w:fldCharType="end"/>
      </w:r>
      <w:r w:rsidR="00856617">
        <w:rPr>
          <w:spacing w:val="-10"/>
        </w:rPr>
        <w:t>? Note that there may be smaller differences since the used CO oxidation model is not completely identical to the literature one.</w:t>
      </w:r>
    </w:p>
    <w:p w:rsidR="005D18E8" w:rsidRDefault="00F9168B" w:rsidP="00877799">
      <w:pPr>
        <w:pStyle w:val="Heading3"/>
      </w:pPr>
      <w:bookmarkStart w:id="48" w:name="TASK_6:_ModelRunner"/>
      <w:bookmarkStart w:id="49" w:name="_Toc126691127"/>
      <w:bookmarkEnd w:id="48"/>
      <w:r>
        <w:t>TASK 5</w:t>
      </w:r>
      <w:r w:rsidR="00E81C44">
        <w:t xml:space="preserve">: </w:t>
      </w:r>
      <w:proofErr w:type="spellStart"/>
      <w:r w:rsidR="005D18E8">
        <w:t>ModelRunner</w:t>
      </w:r>
      <w:bookmarkEnd w:id="49"/>
      <w:proofErr w:type="spellEnd"/>
    </w:p>
    <w:p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rsidR="005D18E8" w:rsidRPr="00E31B34" w:rsidRDefault="007440CB" w:rsidP="00877799">
      <w:pPr>
        <w:pStyle w:val="BodyText"/>
      </w:pPr>
      <w:r w:rsidRPr="007440CB">
        <w:rPr>
          <w:noProof/>
        </w:rPr>
      </w:r>
      <w:r>
        <w:rPr>
          <w:noProof/>
        </w:rPr>
        <w:pict>
          <v:shape id="Text Box 70" o:spid="_x0000_s2050" style="width:471.5pt;height:139pt;visibility:visible;mso-position-horizontal-relative:char;mso-position-vertical-relative:line" coordsize="5715000,447675" o:spt="10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rsidR="00E15657" w:rsidRDefault="00E15657" w:rsidP="00877799">
                  <w:pPr>
                    <w:pStyle w:val="Code"/>
                  </w:pPr>
                </w:p>
                <w:p w:rsidR="00E15657" w:rsidRPr="00233D4F" w:rsidRDefault="00E15657" w:rsidP="00877799">
                  <w:pPr>
                    <w:pStyle w:val="Code"/>
                  </w:pPr>
                  <w:r w:rsidRPr="00233D4F">
                    <w:rPr>
                      <w:color w:val="7F0000"/>
                    </w:rPr>
                    <w:t>class</w:t>
                  </w:r>
                  <w:r w:rsidRPr="00233D4F">
                    <w:t xml:space="preserve"> ScanKinetics(ModelRunner):</w:t>
                  </w:r>
                </w:p>
                <w:p w:rsidR="00E15657" w:rsidRPr="00233D4F" w:rsidRDefault="00E15657" w:rsidP="00877799">
                  <w:pPr>
                    <w:pStyle w:val="Code"/>
                  </w:pPr>
                  <w:r w:rsidRPr="00233D4F">
                    <w:tab/>
                    <w:t>P_02gas= PressureParameter(1)</w:t>
                  </w:r>
                </w:p>
                <w:p w:rsidR="00E15657" w:rsidRPr="00233D4F" w:rsidRDefault="00E15657" w:rsidP="00877799">
                  <w:pPr>
                    <w:pStyle w:val="Code"/>
                  </w:pPr>
                  <w:r w:rsidRPr="00233D4F">
                    <w:tab/>
                    <w:t>T = TemperatureParameter(600)</w:t>
                  </w:r>
                </w:p>
                <w:p w:rsidR="00E15657" w:rsidRDefault="00E15657" w:rsidP="00877799">
                  <w:pPr>
                    <w:pStyle w:val="Code"/>
                  </w:pPr>
                  <w:r w:rsidRPr="00233D4F">
                    <w:tab/>
                    <w:t>p_COgas = PressureParameter(min=1e-1, max=1e-2, steps = 20)</w:t>
                  </w:r>
                </w:p>
                <w:p w:rsidR="00E15657" w:rsidRPr="00233D4F" w:rsidRDefault="00E15657" w:rsidP="00877799">
                  <w:pPr>
                    <w:pStyle w:val="Code"/>
                  </w:pPr>
                </w:p>
                <w:p w:rsidR="00E15657" w:rsidRDefault="00E15657" w:rsidP="00877799">
                  <w:pPr>
                    <w:pStyle w:val="Code"/>
                  </w:pPr>
                  <w:r w:rsidRPr="00D37FEE">
                    <w:rPr>
                      <w:color w:val="7F0000"/>
                    </w:rPr>
                    <w:t>if</w:t>
                  </w:r>
                  <w:r>
                    <w:t xml:space="preserve"> __name__ == “__main__”</w:t>
                  </w:r>
                </w:p>
                <w:p w:rsidR="00E15657" w:rsidRPr="00233D4F" w:rsidRDefault="00E15657" w:rsidP="00877799">
                  <w:pPr>
                    <w:pStyle w:val="Code"/>
                  </w:pPr>
                  <w:r w:rsidRPr="00233D4F">
                    <w:t>ScanKinetics().run(init_steps=1e</w:t>
                  </w:r>
                  <w:r>
                    <w:t>7</w:t>
                  </w:r>
                  <w:r w:rsidRPr="00233D4F">
                    <w:t>, sample_steps=1e7, cores=4)</w:t>
                  </w:r>
                </w:p>
              </w:txbxContent>
            </v:textbox>
            <w10:wrap type="none"/>
            <w10:anchorlock/>
          </v:shape>
        </w:pict>
      </w:r>
    </w:p>
    <w:p w:rsidR="005D18E8" w:rsidRPr="00676C36" w:rsidRDefault="005D18E8" w:rsidP="00877799">
      <w:pPr>
        <w:pStyle w:val="BodyText"/>
      </w:pPr>
      <w:r w:rsidRPr="00676C36">
        <w:t xml:space="preserve">This script generates data points over the specified range. Using the </w:t>
      </w:r>
      <w:proofErr w:type="spellStart"/>
      <w:r w:rsidRPr="00676C36">
        <w:t>PressureParameter</w:t>
      </w:r>
      <w:proofErr w:type="spellEnd"/>
      <w:r w:rsidRPr="00676C36">
        <w:t xml:space="preserve"> or </w:t>
      </w:r>
      <w:proofErr w:type="spellStart"/>
      <w:r w:rsidRPr="00676C36">
        <w:t>TemperatureParameter</w:t>
      </w:r>
      <w:proofErr w:type="spellEnd"/>
      <w:r w:rsidRPr="00676C36">
        <w:t xml:space="preserve"> assures that the corresponding parameters will be sampled in a log- or reciprocal-scale, respectively. The script above runs several </w:t>
      </w:r>
      <w:proofErr w:type="spellStart"/>
      <w:r w:rsidRPr="00676C36">
        <w:t>kmcos</w:t>
      </w:r>
      <w:proofErr w:type="spellEnd"/>
      <w:r w:rsidRPr="00676C36">
        <w:t xml:space="preserve"> jobs synchronously (as many as indicated with the cores argument</w:t>
      </w:r>
      <w:r w:rsidR="00E3142F" w:rsidRPr="00676C36">
        <w:t>) and</w:t>
      </w:r>
      <w:r w:rsidRPr="00676C36">
        <w:t xml:space="preserve"> generates an output file with results (in this case called ScanKinetics.dat).</w:t>
      </w:r>
    </w:p>
    <w:p w:rsidR="005D18E8" w:rsidRPr="00676C36" w:rsidRDefault="005D18E8" w:rsidP="00877799">
      <w:pPr>
        <w:pStyle w:val="BodyText"/>
      </w:pPr>
      <w:r w:rsidRPr="00676C36">
        <w:t>TASK: Try to reproduce the Arrheni</w:t>
      </w:r>
      <w:r w:rsidR="009D4766">
        <w:t>us plot</w:t>
      </w:r>
      <w:r w:rsidRPr="00676C36">
        <w:t xml:space="preserve"> using the </w:t>
      </w:r>
      <w:proofErr w:type="spellStart"/>
      <w:r w:rsidRPr="00676C36">
        <w:t>ModelRunner</w:t>
      </w:r>
      <w:proofErr w:type="spellEnd"/>
      <w:r w:rsidRPr="00676C36">
        <w:t xml:space="preserve"> class. Compare the time spent by the original scripts with this one. Use as many cores as your workstation has.</w:t>
      </w:r>
    </w:p>
    <w:p w:rsidR="005D18E8" w:rsidRDefault="005D18E8" w:rsidP="00877799">
      <w:pPr>
        <w:pStyle w:val="BodyText"/>
      </w:pPr>
      <w:r w:rsidRPr="00676C36">
        <w:t xml:space="preserve">Hint: </w:t>
      </w:r>
      <w:proofErr w:type="spellStart"/>
      <w:r w:rsidRPr="00676C36">
        <w:t>ModelRunner</w:t>
      </w:r>
      <w:proofErr w:type="spellEnd"/>
      <w:r w:rsidRPr="00676C36">
        <w:t xml:space="preserve">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rsidR="005D18E8" w:rsidRPr="004C285C" w:rsidRDefault="005D18E8" w:rsidP="00877799">
      <w:pPr>
        <w:pStyle w:val="Heading1"/>
      </w:pPr>
      <w:bookmarkStart w:id="50" w:name="Building_a_kmos_model"/>
      <w:bookmarkStart w:id="51" w:name="_Toc126691128"/>
      <w:bookmarkEnd w:id="50"/>
      <w:r w:rsidRPr="004C285C">
        <w:t xml:space="preserve">Building a </w:t>
      </w:r>
      <w:proofErr w:type="spellStart"/>
      <w:r w:rsidRPr="004C285C">
        <w:t>kmcos</w:t>
      </w:r>
      <w:proofErr w:type="spellEnd"/>
      <w:r w:rsidRPr="004C285C">
        <w:t xml:space="preserve"> model</w:t>
      </w:r>
      <w:bookmarkEnd w:id="51"/>
    </w:p>
    <w:p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 xml:space="preserve">Now that we know how to run an existing </w:t>
      </w:r>
      <w:proofErr w:type="spellStart"/>
      <w:r w:rsidRPr="00233D4F">
        <w:t>kmcos</w:t>
      </w:r>
      <w:proofErr w:type="spellEnd"/>
      <w:r w:rsidRPr="00233D4F">
        <w:t xml:space="preserve"> model, we will learn how to generate a new model. While doing this we will learn about the way models are abstractly represented. We will also discuss how the models are saved and how the source code necessary for running the simulations is generated and compiled.</w:t>
      </w:r>
    </w:p>
    <w:p w:rsidR="005D18E8" w:rsidRPr="004C285C" w:rsidRDefault="005D18E8" w:rsidP="00877799">
      <w:pPr>
        <w:pStyle w:val="Heading2"/>
      </w:pPr>
      <w:bookmarkStart w:id="52" w:name="The_elements_of_a_kmos_project"/>
      <w:bookmarkStart w:id="53" w:name="_Toc126691129"/>
      <w:bookmarkEnd w:id="52"/>
      <w:r w:rsidRPr="004C285C">
        <w:lastRenderedPageBreak/>
        <w:t xml:space="preserve">The elements of a </w:t>
      </w:r>
      <w:proofErr w:type="spellStart"/>
      <w:r w:rsidRPr="004C285C">
        <w:t>kmcos</w:t>
      </w:r>
      <w:proofErr w:type="spellEnd"/>
      <w:r w:rsidRPr="004C285C">
        <w:t xml:space="preserve"> project</w:t>
      </w:r>
      <w:bookmarkEnd w:id="53"/>
    </w:p>
    <w:p w:rsidR="005D18E8" w:rsidRDefault="005D18E8" w:rsidP="00877799">
      <w:pPr>
        <w:pStyle w:val="BodyText"/>
      </w:pPr>
      <w:r w:rsidRPr="004C285C">
        <w:t xml:space="preserve">A </w:t>
      </w:r>
      <w:proofErr w:type="spellStart"/>
      <w:r w:rsidRPr="004C285C">
        <w:t>kmcos</w:t>
      </w:r>
      <w:proofErr w:type="spellEnd"/>
      <w:r w:rsidRPr="004C285C">
        <w:t xml:space="preserve"> model is built by putting together several building blocks</w:t>
      </w:r>
      <w:r w:rsidR="00475932">
        <w:t xml:space="preserve"> as illustrated in</w:t>
      </w:r>
      <w:r w:rsidR="00AD6E04">
        <w:t xml:space="preserve"> </w:t>
      </w:r>
      <w:r w:rsidR="007440CB">
        <w:fldChar w:fldCharType="begin"/>
      </w:r>
      <w:r w:rsidR="00AD6E04">
        <w:instrText xml:space="preserve"> REF _Ref98420990 \h </w:instrText>
      </w:r>
      <w:r w:rsidR="007440CB">
        <w:fldChar w:fldCharType="separate"/>
      </w:r>
      <w:r w:rsidR="003754D2" w:rsidRPr="00AD6E04">
        <w:t xml:space="preserve">Figure </w:t>
      </w:r>
      <w:r w:rsidR="003754D2">
        <w:rPr>
          <w:noProof/>
        </w:rPr>
        <w:t>2</w:t>
      </w:r>
      <w:r w:rsidR="007440CB">
        <w:fldChar w:fldCharType="end"/>
      </w:r>
      <w:r w:rsidRPr="004C285C">
        <w:t>. Those build</w:t>
      </w:r>
      <w:r w:rsidR="00AD6E04">
        <w:t xml:space="preserve">ing blocks are found within </w:t>
      </w:r>
      <w:proofErr w:type="spellStart"/>
      <w:r w:rsidRPr="004C285C">
        <w:t>kmcos.types</w:t>
      </w:r>
      <w:proofErr w:type="spellEnd"/>
      <w:r w:rsidRPr="004C285C">
        <w:t>.</w:t>
      </w:r>
    </w:p>
    <w:p w:rsidR="00AD6E04" w:rsidRDefault="00AD6E04" w:rsidP="00877799">
      <w:pPr>
        <w:pStyle w:val="BodyText"/>
      </w:pPr>
      <w:r>
        <w:rPr>
          <w:noProof/>
        </w:rPr>
        <w:drawing>
          <wp:inline distT="0" distB="0" distL="0" distR="0">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AD6E04" w:rsidRPr="00AD6E04" w:rsidRDefault="00AD6E04" w:rsidP="00877799">
      <w:pPr>
        <w:pStyle w:val="Caption"/>
      </w:pPr>
      <w:bookmarkStart w:id="54" w:name="_Ref98420990"/>
      <w:r w:rsidRPr="00AD6E04">
        <w:t xml:space="preserve">Figure </w:t>
      </w:r>
      <w:fldSimple w:instr=" SEQ Figure \* ARABIC ">
        <w:r w:rsidR="003754D2">
          <w:rPr>
            <w:noProof/>
          </w:rPr>
          <w:t>2</w:t>
        </w:r>
      </w:fldSimple>
      <w:bookmarkEnd w:id="54"/>
      <w:r w:rsidRPr="00AD6E04">
        <w:t xml:space="preserve">. Structure of a </w:t>
      </w:r>
      <w:proofErr w:type="spellStart"/>
      <w:r w:rsidRPr="00AD6E04">
        <w:t>kmcos</w:t>
      </w:r>
      <w:proofErr w:type="spellEnd"/>
      <w:r w:rsidRPr="00AD6E04">
        <w:t xml:space="preserve"> model.</w:t>
      </w:r>
    </w:p>
    <w:p w:rsidR="00AD6E04" w:rsidRPr="004C285C" w:rsidRDefault="00AD6E04" w:rsidP="00877799">
      <w:pPr>
        <w:pStyle w:val="BodyText"/>
      </w:pPr>
    </w:p>
    <w:p w:rsidR="005D18E8" w:rsidRPr="004C285C" w:rsidRDefault="005D18E8" w:rsidP="00877799">
      <w:pPr>
        <w:pStyle w:val="Heading3"/>
      </w:pPr>
      <w:bookmarkStart w:id="55" w:name="Project"/>
      <w:bookmarkStart w:id="56" w:name="_Toc126691130"/>
      <w:bookmarkEnd w:id="55"/>
      <w:r w:rsidRPr="004C285C">
        <w:t>Project</w:t>
      </w:r>
      <w:bookmarkEnd w:id="56"/>
    </w:p>
    <w:p w:rsidR="005D18E8" w:rsidRPr="004C285C" w:rsidRDefault="005D18E8" w:rsidP="00877799">
      <w:pPr>
        <w:pStyle w:val="BodyText"/>
      </w:pPr>
      <w:r w:rsidRPr="004C285C">
        <w:t>The Project is the structure that contains all other elements.</w:t>
      </w:r>
    </w:p>
    <w:p w:rsidR="005D18E8" w:rsidRDefault="005D18E8" w:rsidP="00877799">
      <w:pPr>
        <w:pStyle w:val="Heading3"/>
      </w:pPr>
      <w:bookmarkStart w:id="57" w:name="Meta"/>
      <w:bookmarkStart w:id="58" w:name="_Toc126691131"/>
      <w:bookmarkEnd w:id="57"/>
      <w:r>
        <w:rPr>
          <w:w w:val="105"/>
        </w:rPr>
        <w:t>Meta</w:t>
      </w:r>
      <w:bookmarkEnd w:id="58"/>
    </w:p>
    <w:p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rsidR="005D18E8" w:rsidRDefault="005D18E8" w:rsidP="00877799">
      <w:pPr>
        <w:pStyle w:val="Heading3"/>
      </w:pPr>
      <w:bookmarkStart w:id="59" w:name="Layer"/>
      <w:bookmarkStart w:id="60" w:name="_Toc126691132"/>
      <w:bookmarkEnd w:id="59"/>
      <w:r>
        <w:t>Layer</w:t>
      </w:r>
      <w:bookmarkEnd w:id="60"/>
    </w:p>
    <w:p w:rsidR="005D18E8" w:rsidRPr="004C285C" w:rsidRDefault="005D18E8" w:rsidP="00877799">
      <w:pPr>
        <w:pStyle w:val="BodyText"/>
      </w:pPr>
      <w:r w:rsidRPr="004C285C">
        <w:t xml:space="preserve">A </w:t>
      </w:r>
      <w:proofErr w:type="spellStart"/>
      <w:r w:rsidRPr="004C285C">
        <w:t>kmcos</w:t>
      </w:r>
      <w:proofErr w:type="spellEnd"/>
      <w:r w:rsidRPr="004C285C">
        <w:t xml:space="preserve">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rsidR="005D18E8" w:rsidRPr="004C285C" w:rsidRDefault="005D18E8" w:rsidP="00877799">
      <w:pPr>
        <w:pStyle w:val="Heading3"/>
      </w:pPr>
      <w:bookmarkStart w:id="61" w:name="Species"/>
      <w:bookmarkStart w:id="62" w:name="_Toc126691133"/>
      <w:bookmarkEnd w:id="61"/>
      <w:r w:rsidRPr="004C285C">
        <w:t>Species</w:t>
      </w:r>
      <w:bookmarkEnd w:id="62"/>
    </w:p>
    <w:p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rsidR="005D18E8" w:rsidRDefault="005D18E8" w:rsidP="00877799">
      <w:pPr>
        <w:pStyle w:val="Heading3"/>
      </w:pPr>
      <w:bookmarkStart w:id="63" w:name="_Toc126691134"/>
      <w:r>
        <w:t>Parameter</w:t>
      </w:r>
      <w:bookmarkEnd w:id="63"/>
    </w:p>
    <w:p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rsidR="005D18E8" w:rsidRDefault="005D18E8" w:rsidP="00877799">
      <w:pPr>
        <w:pStyle w:val="Heading3"/>
      </w:pPr>
      <w:bookmarkStart w:id="64" w:name="Process"/>
      <w:bookmarkStart w:id="65" w:name="_Toc126691135"/>
      <w:bookmarkEnd w:id="64"/>
      <w:r>
        <w:t>Process</w:t>
      </w:r>
      <w:bookmarkEnd w:id="65"/>
    </w:p>
    <w:p w:rsidR="005D18E8" w:rsidRPr="004C285C" w:rsidRDefault="005D18E8" w:rsidP="00877799">
      <w:pPr>
        <w:pStyle w:val="BodyText"/>
      </w:pPr>
      <w:r w:rsidRPr="004C285C">
        <w:t xml:space="preserve">The processes are perhaps the most complex structure in a </w:t>
      </w:r>
      <w:proofErr w:type="spellStart"/>
      <w:r w:rsidRPr="004C285C">
        <w:t>kmcos</w:t>
      </w:r>
      <w:proofErr w:type="spellEnd"/>
      <w:r w:rsidRPr="004C285C">
        <w:t xml:space="preserve">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w:t>
      </w:r>
      <w:proofErr w:type="spellStart"/>
      <w:r w:rsidRPr="004C285C">
        <w:t>tof_count</w:t>
      </w:r>
      <w:proofErr w:type="spellEnd"/>
      <w:r w:rsidRPr="004C285C">
        <w:t xml:space="preserve"> </w:t>
      </w:r>
      <w:r w:rsidR="004C285C" w:rsidRPr="004C285C">
        <w:t>attribute if</w:t>
      </w:r>
      <w:r w:rsidRPr="004C285C">
        <w:t xml:space="preserve"> it contributes to some of the turnover frequencies.</w:t>
      </w:r>
    </w:p>
    <w:p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w:t>
      </w:r>
      <w:proofErr w:type="gramStart"/>
      <w:r w:rsidRPr="004C285C">
        <w:t>position of this coordinate</w:t>
      </w:r>
      <w:proofErr w:type="gramEnd"/>
      <w:r w:rsidRPr="004C285C">
        <w:t xml:space="preserve"> with respect to a reference central coordinate. The list of conditions of a process encodes the necessary (local) occupation pattern necessary for the process to occur.</w:t>
      </w:r>
    </w:p>
    <w:p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rsidR="00B923F9" w:rsidRDefault="000B696D" w:rsidP="00877799">
      <w:pPr>
        <w:pStyle w:val="Heading3"/>
      </w:pPr>
      <w:bookmarkStart w:id="66" w:name="A_model_step-by-step:_O2_adsorption_/_de"/>
      <w:bookmarkStart w:id="67" w:name="_Toc126691136"/>
      <w:bookmarkEnd w:id="66"/>
      <w:r>
        <w:t xml:space="preserve">Thermochemistry </w:t>
      </w:r>
      <w:r w:rsidR="00DB70D7">
        <w:t>(optional)</w:t>
      </w:r>
      <w:bookmarkEnd w:id="67"/>
    </w:p>
    <w:p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proofErr w:type="spellStart"/>
      <w:r w:rsidRPr="000B696D">
        <w:t>Kmcos</w:t>
      </w:r>
      <w:proofErr w:type="spellEnd"/>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2" w:anchor="installing-janaf-thermochemical-tables" w:history="1">
        <w:proofErr w:type="spellStart"/>
        <w:r w:rsidRPr="00DF1AF5">
          <w:rPr>
            <w:rStyle w:val="Hyperlink"/>
            <w:bCs/>
          </w:rPr>
          <w:t>janaf</w:t>
        </w:r>
        <w:proofErr w:type="spellEnd"/>
      </w:hyperlink>
      <w:r w:rsidR="008062EA" w:rsidRPr="00DF1AF5">
        <w:t xml:space="preserve"> way and an</w:t>
      </w:r>
      <w:r w:rsidR="00C65B39" w:rsidRPr="00DF1AF5">
        <w:t xml:space="preserve"> </w:t>
      </w:r>
      <w:hyperlink r:id="rId23" w:history="1">
        <w:proofErr w:type="spellStart"/>
        <w:r w:rsidR="008062EA" w:rsidRPr="00DF1AF5">
          <w:rPr>
            <w:rStyle w:val="Hyperlink"/>
            <w:bCs/>
          </w:rPr>
          <w:t>ase</w:t>
        </w:r>
        <w:proofErr w:type="spellEnd"/>
      </w:hyperlink>
      <w:r w:rsidR="008062EA" w:rsidRPr="00DF1AF5">
        <w:t xml:space="preserve"> way (</w:t>
      </w:r>
      <w:r w:rsidR="00DF1AF5">
        <w:t>for</w:t>
      </w:r>
      <w:r w:rsidR="008062EA" w:rsidRPr="00DF1AF5">
        <w:t xml:space="preserve"> the </w:t>
      </w:r>
      <w:proofErr w:type="spellStart"/>
      <w:r w:rsidR="008062EA" w:rsidRPr="00DF1AF5">
        <w:t>ase</w:t>
      </w:r>
      <w:proofErr w:type="spellEnd"/>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w:t>
      </w:r>
      <w:proofErr w:type="spellStart"/>
      <w:r w:rsidR="00E674B6">
        <w:t>janaf</w:t>
      </w:r>
      <w:proofErr w:type="spellEnd"/>
      <w:r w:rsidR="00E674B6">
        <w:t xml:space="preserve"> way” and “</w:t>
      </w:r>
      <w:proofErr w:type="spellStart"/>
      <w:r w:rsidR="00E674B6">
        <w:t>ase</w:t>
      </w:r>
      <w:proofErr w:type="spellEnd"/>
      <w:r w:rsidR="00E674B6">
        <w:t xml:space="preserve"> way” are informal wordings for simplicity.</w:t>
      </w:r>
    </w:p>
    <w:p w:rsidR="002C2FF3" w:rsidRDefault="00DF1AF5" w:rsidP="00877799">
      <w:pPr>
        <w:pStyle w:val="BodyText"/>
        <w:rPr>
          <w:b/>
        </w:rPr>
      </w:pPr>
      <w:r w:rsidRPr="00DF1AF5">
        <w:t xml:space="preserve">The </w:t>
      </w:r>
      <w:proofErr w:type="spellStart"/>
      <w:r w:rsidR="002C2FF3">
        <w:t>janaf</w:t>
      </w:r>
      <w:proofErr w:type="spellEnd"/>
      <w:r w:rsidR="002C2FF3">
        <w:t xml:space="preserve">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 xml:space="preserve">The </w:t>
      </w:r>
      <w:proofErr w:type="spellStart"/>
      <w:r w:rsidR="00C324A8">
        <w:t>janaf</w:t>
      </w:r>
      <w:proofErr w:type="spellEnd"/>
      <w:r w:rsidR="00C324A8">
        <w:t xml:space="preserve"> tables data files are essentially tables of coefficients that are equivalent to the Shomate equation (there is also a similar approach for NASA polynomials, which is not supported by </w:t>
      </w:r>
      <w:proofErr w:type="spellStart"/>
      <w:r w:rsidR="00C324A8">
        <w:t>kmcos</w:t>
      </w:r>
      <w:proofErr w:type="spellEnd"/>
      <w:r w:rsidR="00C324A8">
        <w:t xml:space="preserve">, though it is possible to convert NASA polynomials to the </w:t>
      </w:r>
      <w:proofErr w:type="spellStart"/>
      <w:r w:rsidR="00C324A8">
        <w:t>janaf</w:t>
      </w:r>
      <w:proofErr w:type="spellEnd"/>
      <w:r w:rsidR="00C324A8">
        <w:t xml:space="preserve"> format).</w:t>
      </w:r>
      <w:r w:rsidR="003C11EC">
        <w:t xml:space="preserve"> Example file: </w:t>
      </w:r>
      <w:r w:rsidR="003C11EC" w:rsidRPr="003C11EC">
        <w:t>COoxRuO2__build_w_janaf.py</w:t>
      </w:r>
    </w:p>
    <w:p w:rsidR="00DF1AF5" w:rsidRPr="00DF1AF5" w:rsidRDefault="003C11EC" w:rsidP="00877799">
      <w:pPr>
        <w:pStyle w:val="BodyText"/>
        <w:rPr>
          <w:b/>
        </w:rPr>
      </w:pPr>
      <w:r>
        <w:t xml:space="preserve">The </w:t>
      </w:r>
      <w:proofErr w:type="spellStart"/>
      <w:r>
        <w:t>ase</w:t>
      </w:r>
      <w:proofErr w:type="spellEnd"/>
      <w:r>
        <w:t xml:space="preserv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w:t>
      </w:r>
      <w:proofErr w:type="spellStart"/>
      <w:r w:rsidR="00556C26">
        <w:t>ase</w:t>
      </w:r>
      <w:proofErr w:type="spellEnd"/>
      <w:r w:rsidR="00556C26">
        <w:t xml:space="preserve"> way currently uses some crude approximations for the entropy terms, with parameters that are calculated from electronic structure calculations. Despite its crudeness, the </w:t>
      </w:r>
      <w:proofErr w:type="spellStart"/>
      <w:r w:rsidR="00556C26">
        <w:t>ase</w:t>
      </w:r>
      <w:proofErr w:type="spellEnd"/>
      <w:r w:rsidR="00556C26">
        <w:t xml:space="preserve"> way is sufficiently accurate for most studies (as will be further explained in Task 14). Example file: </w:t>
      </w:r>
      <w:r w:rsidR="00556C26" w:rsidRPr="00556C26">
        <w:t>COoxRuO2__build_w_ase.py</w:t>
      </w:r>
    </w:p>
    <w:p w:rsidR="005D18E8" w:rsidRPr="00AD6F3A" w:rsidRDefault="005D18E8" w:rsidP="00877799">
      <w:pPr>
        <w:pStyle w:val="Heading2"/>
      </w:pPr>
      <w:bookmarkStart w:id="68" w:name="_Toc126691137"/>
      <w:r w:rsidRPr="00AD6F3A">
        <w:t>A model step-by-step: O2 adsorption / desorption</w:t>
      </w:r>
      <w:bookmarkEnd w:id="68"/>
    </w:p>
    <w:p w:rsidR="005D18E8" w:rsidRPr="004C285C" w:rsidRDefault="005D18E8" w:rsidP="00877799">
      <w:pPr>
        <w:pStyle w:val="BodyText"/>
      </w:pPr>
      <w:r w:rsidRPr="004C285C">
        <w:t xml:space="preserve">We will learn about the components of a </w:t>
      </w:r>
      <w:proofErr w:type="spellStart"/>
      <w:r w:rsidRPr="004C285C">
        <w:t>kmcos</w:t>
      </w:r>
      <w:proofErr w:type="spellEnd"/>
      <w:r w:rsidRPr="004C285C">
        <w:t xml:space="preserve"> models through a simple example: A model for ox</w:t>
      </w:r>
      <w:r w:rsidR="00C753F5">
        <w:t>ygen adsorption and desorption o</w:t>
      </w:r>
      <w:r w:rsidRPr="004C285C">
        <w:t xml:space="preserve">nto a </w:t>
      </w:r>
      <w:proofErr w:type="spellStart"/>
      <w:proofErr w:type="gramStart"/>
      <w:r w:rsidRPr="004C285C">
        <w:t>fcc</w:t>
      </w:r>
      <w:proofErr w:type="spellEnd"/>
      <w:r w:rsidRPr="004C285C">
        <w:t>(</w:t>
      </w:r>
      <w:proofErr w:type="gramEnd"/>
      <w:r w:rsidRPr="004C285C">
        <w:t>100) (square) lattice.</w:t>
      </w:r>
    </w:p>
    <w:p w:rsidR="005D18E8" w:rsidRPr="00AD6F3A" w:rsidRDefault="005D18E8" w:rsidP="00877799">
      <w:pPr>
        <w:pStyle w:val="Heading2"/>
      </w:pPr>
      <w:bookmarkStart w:id="69" w:name="TASK_7:_The_ZGB_Model"/>
      <w:bookmarkStart w:id="70" w:name="_Toc126691138"/>
      <w:bookmarkEnd w:id="69"/>
      <w:r w:rsidRPr="00AD6F3A">
        <w:t>TASK 7: The ZGB Model</w:t>
      </w:r>
      <w:bookmarkEnd w:id="70"/>
    </w:p>
    <w:p w:rsidR="005D18E8" w:rsidRPr="004C285C" w:rsidRDefault="00C753F5" w:rsidP="00877799">
      <w:pPr>
        <w:pStyle w:val="BodyText"/>
      </w:pPr>
      <w:r>
        <w:t xml:space="preserve">The ZGB model </w:t>
      </w:r>
      <w:r w:rsidR="007440CB">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rsidR="007440CB">
        <w:fldChar w:fldCharType="separate"/>
      </w:r>
      <w:r>
        <w:rPr>
          <w:noProof/>
        </w:rPr>
        <w:t>[12]</w:t>
      </w:r>
      <w:r w:rsidR="007440CB">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w:t>
      </w:r>
      <w:proofErr w:type="spellStart"/>
      <w:r w:rsidR="005D18E8" w:rsidRPr="004C285C">
        <w:t>yCO</w:t>
      </w:r>
      <w:proofErr w:type="spellEnd"/>
      <w:r w:rsidR="005D18E8" w:rsidRPr="004C285C">
        <w:t xml:space="preserve">. The CO adsorption rate per unit cell on empty sites is equal to </w:t>
      </w:r>
      <w:proofErr w:type="spellStart"/>
      <w:r w:rsidR="005D18E8" w:rsidRPr="004C285C">
        <w:t>yCO</w:t>
      </w:r>
      <w:proofErr w:type="spellEnd"/>
      <w:r w:rsidR="005D18E8" w:rsidRPr="004C285C">
        <w:t xml:space="preserve">. The Oxygen adsorption rate per unit cell is (1 − </w:t>
      </w:r>
      <w:proofErr w:type="spellStart"/>
      <w:r w:rsidR="005D18E8" w:rsidRPr="004C285C">
        <w:t>yCO</w:t>
      </w:r>
      <w:proofErr w:type="spellEnd"/>
      <w:r w:rsidR="005D18E8" w:rsidRPr="004C285C">
        <w:t>). Desorption of the reactants (CO and O2) is neglected. To avoid deadlocks,</w:t>
      </w:r>
    </w:p>
    <w:p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rsidR="005D18E8" w:rsidRPr="004C285C" w:rsidRDefault="005D18E8" w:rsidP="00877799">
      <w:pPr>
        <w:pStyle w:val="BodyText"/>
      </w:pPr>
      <w:r w:rsidRPr="004C285C">
        <w:t>Hint: Beware of double counting when implementing the oxygen adsorption process.</w:t>
      </w:r>
    </w:p>
    <w:p w:rsidR="005D18E8" w:rsidRPr="00AD6F3A" w:rsidRDefault="005D18E8" w:rsidP="00877799">
      <w:pPr>
        <w:pStyle w:val="Heading2"/>
      </w:pPr>
      <w:bookmarkStart w:id="71" w:name="Modeling_(lattice)_diffusion"/>
      <w:bookmarkStart w:id="72" w:name="_Toc126691139"/>
      <w:bookmarkEnd w:id="71"/>
      <w:r w:rsidRPr="00AD6F3A">
        <w:t>Modeling (lattice) diffusion</w:t>
      </w:r>
      <w:bookmarkEnd w:id="72"/>
    </w:p>
    <w:p w:rsidR="005D18E8" w:rsidRPr="00AD6F3A" w:rsidRDefault="005D18E8" w:rsidP="00877799">
      <w:pPr>
        <w:pStyle w:val="Heading3"/>
      </w:pPr>
      <w:bookmarkStart w:id="73" w:name="A_simple_ion_diffusion_model"/>
      <w:bookmarkStart w:id="74" w:name="_Toc126691140"/>
      <w:bookmarkEnd w:id="73"/>
      <w:r w:rsidRPr="00AD6F3A">
        <w:t>A simple ion diffusion model</w:t>
      </w:r>
      <w:bookmarkEnd w:id="74"/>
    </w:p>
    <w:p w:rsidR="00AD6F3A" w:rsidRDefault="005D18E8" w:rsidP="00877799">
      <w:pPr>
        <w:pStyle w:val="BodyText"/>
      </w:pPr>
      <w:r w:rsidRPr="004C285C">
        <w:t xml:space="preserve">Another type of system that can be modeled with </w:t>
      </w:r>
      <w:proofErr w:type="spellStart"/>
      <w:r w:rsidRPr="004C285C">
        <w:t>kmcos</w:t>
      </w:r>
      <w:proofErr w:type="spellEnd"/>
      <w:r w:rsidRPr="004C285C">
        <w:t xml:space="preserve"> is that of a set of particles diffusing on a lattice. Here we will consider a simple example of particles diffusing on a 2D square lattice. The example render script render_LGD.py can be found in the </w:t>
      </w:r>
      <w:proofErr w:type="spellStart"/>
      <w:r w:rsidRPr="004C285C">
        <w:t>task_material</w:t>
      </w:r>
      <w:proofErr w:type="spellEnd"/>
      <w:r w:rsidRPr="004C285C">
        <w:t xml:space="preserve"> folder.</w:t>
      </w:r>
    </w:p>
    <w:p w:rsidR="005D18E8" w:rsidRDefault="005D18E8" w:rsidP="00877799">
      <w:pPr>
        <w:pStyle w:val="BodyText"/>
      </w:pPr>
      <w:r w:rsidRPr="004C285C">
        <w:t>A similar simple model in a realistic context (Li diffusio</w:t>
      </w:r>
      <w:r w:rsidR="001A4073">
        <w:t xml:space="preserve">n in graphene) can be found in Ref. </w:t>
      </w:r>
      <w:r w:rsidR="007440CB">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7440CB">
        <w:fldChar w:fldCharType="separate"/>
      </w:r>
      <w:r w:rsidR="001A4073">
        <w:rPr>
          <w:noProof/>
        </w:rPr>
        <w:t>[13]</w:t>
      </w:r>
      <w:r w:rsidR="007440CB">
        <w:fldChar w:fldCharType="end"/>
      </w:r>
      <w:r w:rsidR="001A4073">
        <w:t>.</w:t>
      </w:r>
    </w:p>
    <w:p w:rsidR="005D18E8" w:rsidRPr="00AD6F3A" w:rsidRDefault="005D18E8" w:rsidP="00877799">
      <w:pPr>
        <w:pStyle w:val="Heading3"/>
      </w:pPr>
      <w:bookmarkStart w:id="75" w:name="Preparing_the_system"/>
      <w:bookmarkStart w:id="76" w:name="_Toc126691141"/>
      <w:bookmarkEnd w:id="75"/>
      <w:r w:rsidRPr="00AD6F3A">
        <w:t>Preparing the system</w:t>
      </w:r>
      <w:bookmarkEnd w:id="76"/>
    </w:p>
    <w:p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rsidR="005D18E8" w:rsidRPr="00AD6F3A" w:rsidRDefault="005D18E8" w:rsidP="00877799">
      <w:pPr>
        <w:pStyle w:val="Heading3"/>
      </w:pPr>
      <w:bookmarkStart w:id="77" w:name="TASK_8:_Implement_the_boundary_condition"/>
      <w:bookmarkStart w:id="78" w:name="_Toc126691142"/>
      <w:bookmarkEnd w:id="77"/>
      <w:r w:rsidRPr="00AD6F3A">
        <w:t>TASK 8: Implement the boundary conditions</w:t>
      </w:r>
      <w:bookmarkEnd w:id="78"/>
    </w:p>
    <w:p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rsidR="005D18E8" w:rsidRPr="00AD6F3A" w:rsidRDefault="005D18E8" w:rsidP="00877799">
      <w:pPr>
        <w:pStyle w:val="BodyText"/>
        <w:numPr>
          <w:ilvl w:val="0"/>
          <w:numId w:val="33"/>
        </w:numPr>
      </w:pPr>
      <w:r w:rsidRPr="00AD6F3A">
        <w:t xml:space="preserve">Second, the </w:t>
      </w:r>
      <w:proofErr w:type="spellStart"/>
      <w:r w:rsidRPr="00AD6F3A">
        <w:t>setup_model</w:t>
      </w:r>
      <w:proofErr w:type="spellEnd"/>
      <w:r w:rsidRPr="00AD6F3A">
        <w:t xml:space="preserve"> function should be modified to place the sources and drains in the correct positions.</w:t>
      </w:r>
    </w:p>
    <w:p w:rsidR="005D18E8" w:rsidRPr="00AD6F3A" w:rsidRDefault="6573BBB0" w:rsidP="00877799">
      <w:pPr>
        <w:pStyle w:val="BodyText"/>
        <w:rPr>
          <w:rFonts w:eastAsia="Calibri"/>
        </w:rPr>
      </w:pPr>
      <w:r>
        <w:t xml:space="preserve">If you manage to set this up correctly, the model can be visualized using </w:t>
      </w:r>
      <w:proofErr w:type="spellStart"/>
      <w:proofErr w:type="gramStart"/>
      <w:r w:rsidR="454EBD22">
        <w:t>model.view</w:t>
      </w:r>
      <w:proofErr w:type="spellEnd"/>
      <w:r w:rsidR="454EBD22">
        <w:t>(</w:t>
      </w:r>
      <w:proofErr w:type="gramEnd"/>
      <w:r w:rsidR="454EBD22">
        <w:t xml:space="preserve">) in </w:t>
      </w:r>
      <w:proofErr w:type="spellStart"/>
      <w:r w:rsidR="454EBD22">
        <w:t>ipython</w:t>
      </w:r>
      <w:proofErr w:type="spellEnd"/>
      <w:r>
        <w:t xml:space="preserve">. To control the zoom of the atoms, you can add an optional argument like this: </w:t>
      </w:r>
      <w:proofErr w:type="spellStart"/>
      <w:proofErr w:type="gramStart"/>
      <w:r>
        <w:t>model.view</w:t>
      </w:r>
      <w:proofErr w:type="spellEnd"/>
      <w:r>
        <w:t>(</w:t>
      </w:r>
      <w:proofErr w:type="spellStart"/>
      <w:proofErr w:type="gramEnd"/>
      <w:r>
        <w:t>scaleA</w:t>
      </w:r>
      <w:proofErr w:type="spellEnd"/>
      <w:r>
        <w:t xml:space="preserve"> = 6). </w:t>
      </w:r>
      <w:r w:rsidR="005D18E8">
        <w:t xml:space="preserve">Be sure that you are in the </w:t>
      </w:r>
      <w:proofErr w:type="spellStart"/>
      <w:r w:rsidR="005D18E8">
        <w:t>kmcos</w:t>
      </w:r>
      <w:proofErr w:type="spellEnd"/>
      <w:r w:rsidR="005D18E8">
        <w:t xml:space="preserve"> virtual environment by entering this line on the terminal: </w:t>
      </w:r>
      <w:r w:rsidR="005D18E8" w:rsidRPr="20E57E0C">
        <w:rPr>
          <w:rFonts w:ascii="Consolas" w:eastAsia="Consolas" w:hAnsi="Consolas" w:cs="Consolas"/>
        </w:rPr>
        <w:t>source ~/VENV/</w:t>
      </w:r>
      <w:proofErr w:type="spellStart"/>
      <w:r w:rsidR="005D18E8" w:rsidRPr="20E57E0C">
        <w:rPr>
          <w:rFonts w:ascii="Consolas" w:eastAsia="Consolas" w:hAnsi="Consolas" w:cs="Consolas"/>
        </w:rPr>
        <w:t>kmcos</w:t>
      </w:r>
      <w:proofErr w:type="spellEnd"/>
      <w:r w:rsidR="005D18E8" w:rsidRPr="20E57E0C">
        <w:rPr>
          <w:rFonts w:ascii="Consolas" w:eastAsia="Consolas" w:hAnsi="Consolas" w:cs="Consolas"/>
        </w:rPr>
        <w:t>/bin/activate</w:t>
      </w:r>
      <w:r w:rsidR="005D18E8">
        <w:t>.</w:t>
      </w:r>
    </w:p>
    <w:p w:rsidR="005D18E8" w:rsidRPr="00AD6F3A" w:rsidRDefault="005D18E8" w:rsidP="00877799">
      <w:pPr>
        <w:pStyle w:val="Heading3"/>
      </w:pPr>
      <w:bookmarkStart w:id="79" w:name="TASK_9:_Extending_and_testing_the_lattic"/>
      <w:bookmarkStart w:id="80" w:name="_Toc126691143"/>
      <w:bookmarkEnd w:id="79"/>
      <w:r w:rsidRPr="00AD6F3A">
        <w:t>TASK 9: Extending and testing the lattice diffusion model</w:t>
      </w:r>
      <w:bookmarkEnd w:id="80"/>
    </w:p>
    <w:p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rsidR="005D18E8" w:rsidRPr="00AD6F3A" w:rsidRDefault="005D18E8" w:rsidP="00877799">
      <w:pPr>
        <w:pStyle w:val="Heading2"/>
      </w:pPr>
      <w:bookmarkStart w:id="81" w:name="Lateral_interactions_in_kmos"/>
      <w:bookmarkStart w:id="82" w:name="_Toc126691144"/>
      <w:bookmarkEnd w:id="81"/>
      <w:r w:rsidRPr="00AD6F3A">
        <w:t xml:space="preserve">Lateral interactions in </w:t>
      </w:r>
      <w:proofErr w:type="spellStart"/>
      <w:r w:rsidRPr="00AD6F3A">
        <w:t>kmcos</w:t>
      </w:r>
      <w:bookmarkEnd w:id="82"/>
      <w:proofErr w:type="spellEnd"/>
    </w:p>
    <w:p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rsidR="00AD6F3A" w:rsidRDefault="005D18E8" w:rsidP="00877799">
      <w:pPr>
        <w:pStyle w:val="BodyText"/>
      </w:pPr>
      <w:r w:rsidRPr="00AD6F3A">
        <w:t xml:space="preserve">The standard way to treat this in </w:t>
      </w:r>
      <w:proofErr w:type="spellStart"/>
      <w:r w:rsidRPr="00AD6F3A">
        <w:t>kmcos</w:t>
      </w:r>
      <w:proofErr w:type="spellEnd"/>
      <w:r w:rsidRPr="00AD6F3A">
        <w:t xml:space="preserve"> is to explicitly incorporate all different processes arising from the interactions. In order to do this, we can use the </w:t>
      </w:r>
      <w:proofErr w:type="spellStart"/>
      <w:r w:rsidRPr="00AD6F3A">
        <w:t>itertools</w:t>
      </w:r>
      <w:proofErr w:type="spellEnd"/>
      <w:r w:rsidRPr="00AD6F3A">
        <w:t xml:space="preserve"> python module, to programmatically explore possible local states. An example of this is presented in the slides.</w:t>
      </w:r>
      <w:bookmarkStart w:id="83" w:name="TASK_10:_Solid-on-solid_crystal_growth_m"/>
      <w:bookmarkEnd w:id="83"/>
    </w:p>
    <w:p w:rsidR="005D18E8" w:rsidRPr="00AD6F3A" w:rsidRDefault="005D18E8" w:rsidP="00877799">
      <w:pPr>
        <w:pStyle w:val="Heading2"/>
      </w:pPr>
      <w:bookmarkStart w:id="84" w:name="_Toc126691145"/>
      <w:r w:rsidRPr="00AD6F3A">
        <w:t>TASK 10: Solid-on-solid crystal growth model</w:t>
      </w:r>
      <w:bookmarkEnd w:id="84"/>
    </w:p>
    <w:p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7440CB">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7440CB">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7440CB">
        <w:fldChar w:fldCharType="end"/>
      </w:r>
      <w:r w:rsidR="007440CB">
        <w:fldChar w:fldCharType="separate"/>
      </w:r>
      <w:r w:rsidR="001A4073">
        <w:rPr>
          <w:noProof/>
        </w:rPr>
        <w:t>[14-16]</w:t>
      </w:r>
      <w:r w:rsidR="007440CB">
        <w:fldChar w:fldCharType="end"/>
      </w:r>
      <w:r w:rsidR="001A4073">
        <w:t>.</w:t>
      </w:r>
    </w:p>
    <w:p w:rsidR="005D18E8" w:rsidRDefault="005D18E8" w:rsidP="00877799">
      <w:pPr>
        <w:pStyle w:val="BodyText"/>
      </w:pPr>
      <w:r w:rsidRPr="00AD6F3A">
        <w:t xml:space="preserve">TASK: Implement the SOS model in </w:t>
      </w:r>
      <w:proofErr w:type="spellStart"/>
      <w:r w:rsidRPr="00AD6F3A">
        <w:t>kmcos</w:t>
      </w:r>
      <w:proofErr w:type="spellEnd"/>
      <w:r w:rsidRPr="00AD6F3A">
        <w:t>. Simulate crystal growth for two different temperatures (350 K and 450 K) and observe the resulting structures in both cases.</w:t>
      </w:r>
    </w:p>
    <w:p w:rsidR="00D12F66" w:rsidRPr="00AD6F3A" w:rsidRDefault="00D12F66" w:rsidP="00877799">
      <w:pPr>
        <w:pStyle w:val="BodyText"/>
      </w:pPr>
      <w:r>
        <w:rPr>
          <w:rFonts w:ascii="Verdana" w:hAnsi="Verdana"/>
        </w:rPr>
        <w:t>Please note that in a typical growth, a "substrate" species layer is required to start the growth process. For this purpose in the solution, we use the command "put" in the Python file growth.py (</w:t>
      </w:r>
      <w:proofErr w:type="spellStart"/>
      <w:r>
        <w:rPr>
          <w:rFonts w:ascii="Verdana" w:hAnsi="Verdana"/>
        </w:rPr>
        <w:t>runfile</w:t>
      </w:r>
      <w:proofErr w:type="spellEnd"/>
      <w:r>
        <w:rPr>
          <w:rFonts w:ascii="Verdana" w:hAnsi="Verdana"/>
        </w:rPr>
        <w:t>) and place some substrate atoms (</w:t>
      </w:r>
      <w:r w:rsidR="00977268">
        <w:rPr>
          <w:rFonts w:ascii="Verdana" w:hAnsi="Verdana"/>
        </w:rPr>
        <w:t xml:space="preserve">we use </w:t>
      </w:r>
      <w:r>
        <w:rPr>
          <w:rFonts w:ascii="Verdana" w:hAnsi="Verdana"/>
        </w:rPr>
        <w:t>Pd) in the first layer. Once the substrate is created, adatoms can be adsorbed on the substrate</w:t>
      </w:r>
      <w:r w:rsidR="00406AC5">
        <w:rPr>
          <w:rFonts w:ascii="Verdana" w:hAnsi="Verdana"/>
        </w:rPr>
        <w:t>,</w:t>
      </w:r>
      <w:r>
        <w:rPr>
          <w:rFonts w:ascii="Verdana" w:hAnsi="Verdana"/>
        </w:rPr>
        <w:t xml:space="preserve"> and the growth can continue</w:t>
      </w:r>
      <w:r w:rsidR="00406AC5">
        <w:rPr>
          <w:rFonts w:ascii="Verdana" w:hAnsi="Verdana"/>
        </w:rPr>
        <w:t>.  It is also possible to have the starting layer be the same material as the later layers.</w:t>
      </w:r>
    </w:p>
    <w:p w:rsidR="005D18E8" w:rsidRPr="00AD6F3A" w:rsidRDefault="005D18E8" w:rsidP="00877799">
      <w:pPr>
        <w:pStyle w:val="Heading2"/>
      </w:pPr>
      <w:bookmarkStart w:id="85" w:name="TASK_11:_Diffusion_in_the_SOS_model"/>
      <w:bookmarkStart w:id="86" w:name="_bookmark35"/>
      <w:bookmarkStart w:id="87" w:name="_Toc126691146"/>
      <w:bookmarkEnd w:id="85"/>
      <w:bookmarkEnd w:id="86"/>
      <w:r w:rsidRPr="00AD6F3A">
        <w:t>TASK 11: Diffusion in the SOS model</w:t>
      </w:r>
      <w:bookmarkEnd w:id="87"/>
    </w:p>
    <w:p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rsidR="005D18E8" w:rsidRPr="00AD6F3A" w:rsidRDefault="005D18E8" w:rsidP="00877799">
      <w:pPr>
        <w:pStyle w:val="Heading2"/>
      </w:pPr>
      <w:bookmarkStart w:id="88" w:name="TASK_12:_Lateral_interactions_in_the_dif"/>
      <w:bookmarkStart w:id="89" w:name="_bookmark36"/>
      <w:bookmarkStart w:id="90" w:name="_Toc126691147"/>
      <w:bookmarkEnd w:id="88"/>
      <w:bookmarkEnd w:id="89"/>
      <w:r w:rsidRPr="00AD6F3A">
        <w:lastRenderedPageBreak/>
        <w:t>TASK 12: Lateral interactions in the diffusion model</w:t>
      </w:r>
      <w:bookmarkEnd w:id="90"/>
    </w:p>
    <w:p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rsidR="005D18E8" w:rsidRPr="00AD6F3A" w:rsidRDefault="005D18E8" w:rsidP="00877799">
      <w:pPr>
        <w:pStyle w:val="Heading2"/>
      </w:pPr>
      <w:bookmarkStart w:id="91" w:name="TASK_13:_Defects_in_the_diffusion_model"/>
      <w:bookmarkStart w:id="92" w:name="_bookmark37"/>
      <w:bookmarkStart w:id="93" w:name="_Toc126691148"/>
      <w:bookmarkEnd w:id="91"/>
      <w:bookmarkEnd w:id="92"/>
      <w:r w:rsidRPr="00AD6F3A">
        <w:t>TASK 13: Defects in the diffusion model</w:t>
      </w:r>
      <w:bookmarkEnd w:id="93"/>
    </w:p>
    <w:p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rsidR="000D5654" w:rsidRDefault="000D5654" w:rsidP="00877799">
      <w:pPr>
        <w:pStyle w:val="BodyText"/>
      </w:pPr>
    </w:p>
    <w:p w:rsidR="000D5654" w:rsidRDefault="000D5654" w:rsidP="00877799">
      <w:pPr>
        <w:pStyle w:val="Heading2"/>
      </w:pPr>
      <w:bookmarkStart w:id="94" w:name="_Toc126691149"/>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w:t>
      </w:r>
      <w:proofErr w:type="spellStart"/>
      <w:r>
        <w:t>ase</w:t>
      </w:r>
      <w:proofErr w:type="spellEnd"/>
      <w:r>
        <w:t xml:space="preserve"> way versus the </w:t>
      </w:r>
      <w:proofErr w:type="spellStart"/>
      <w:r>
        <w:t>janaf</w:t>
      </w:r>
      <w:proofErr w:type="spellEnd"/>
      <w:r>
        <w:t xml:space="preserve"> way </w:t>
      </w:r>
      <w:r w:rsidR="00454FA9">
        <w:t>for one system</w:t>
      </w:r>
      <w:bookmarkEnd w:id="94"/>
    </w:p>
    <w:p w:rsidR="000D5654" w:rsidRDefault="000135BD" w:rsidP="00492F36">
      <w:r>
        <w:t xml:space="preserve">The way that </w:t>
      </w:r>
      <w:r w:rsidR="000D5654" w:rsidRPr="00877799">
        <w:t>we will compare</w:t>
      </w:r>
      <w:r>
        <w:t xml:space="preserve"> the </w:t>
      </w:r>
      <w:proofErr w:type="spellStart"/>
      <w:r>
        <w:t>ase</w:t>
      </w:r>
      <w:proofErr w:type="spellEnd"/>
      <w:r>
        <w:t xml:space="preserve"> way vs. the </w:t>
      </w:r>
      <w:proofErr w:type="spellStart"/>
      <w:r>
        <w:t>janaf</w:t>
      </w:r>
      <w:proofErr w:type="spellEnd"/>
      <w:r>
        <w:t xml:space="preserve">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rsidR="008F0080" w:rsidRDefault="00EC466E" w:rsidP="00EC466E">
      <w:pPr>
        <w:spacing w:after="0"/>
      </w:pPr>
      <w:r>
        <w:t xml:space="preserve">We will check the temperatures: </w:t>
      </w:r>
      <w:proofErr w:type="spellStart"/>
      <w:r w:rsidRPr="00EC466E">
        <w:t>TemperaturesToCheck</w:t>
      </w:r>
      <w:proofErr w:type="spellEnd"/>
      <w:r w:rsidRPr="00EC466E">
        <w:t xml:space="preserve"> = [100, 300, 500, 800]</w:t>
      </w:r>
    </w:p>
    <w:p w:rsidR="00EC466E" w:rsidRDefault="00EC466E" w:rsidP="00EC466E">
      <w:pPr>
        <w:spacing w:after="0"/>
      </w:pPr>
      <w:r>
        <w:t xml:space="preserve">We can change the temperature using the syntax: </w:t>
      </w:r>
      <w:proofErr w:type="spellStart"/>
      <w:r w:rsidRPr="00EC466E">
        <w:t>model.parameters.T</w:t>
      </w:r>
      <w:proofErr w:type="spellEnd"/>
      <w:r w:rsidRPr="00EC466E">
        <w:t xml:space="preserve"> = </w:t>
      </w:r>
      <w:proofErr w:type="spellStart"/>
      <w:r w:rsidRPr="00EC466E">
        <w:t>T_value</w:t>
      </w:r>
      <w:proofErr w:type="spellEnd"/>
    </w:p>
    <w:p w:rsidR="00EC466E" w:rsidRDefault="00EC466E" w:rsidP="00EC466E">
      <w:pPr>
        <w:spacing w:after="0"/>
      </w:pPr>
      <w:r>
        <w:t xml:space="preserve">Then check the rate constant at each temperature using syntax like: </w:t>
      </w:r>
      <w:proofErr w:type="spellStart"/>
      <w:r w:rsidRPr="00EC466E">
        <w:t>model.rate_constants.by_name</w:t>
      </w:r>
      <w:proofErr w:type="spellEnd"/>
      <w:r w:rsidRPr="00EC466E">
        <w:t>('</w:t>
      </w:r>
      <w:proofErr w:type="spellStart"/>
      <w:r w:rsidRPr="00EC466E">
        <w:t>CO_desorption_bridge</w:t>
      </w:r>
      <w:proofErr w:type="spellEnd"/>
      <w:r w:rsidRPr="00EC466E">
        <w:t>')</w:t>
      </w:r>
    </w:p>
    <w:p w:rsidR="00EC466E" w:rsidRDefault="00EC466E" w:rsidP="00EC466E">
      <w:pPr>
        <w:spacing w:after="0"/>
      </w:pPr>
    </w:p>
    <w:p w:rsidR="00EC466E" w:rsidRDefault="00EC466E" w:rsidP="00EC466E">
      <w:pPr>
        <w:spacing w:after="0"/>
      </w:pPr>
      <w:r>
        <w:t xml:space="preserve">Inside the solutions directory, we have: </w:t>
      </w:r>
    </w:p>
    <w:p w:rsidR="00EC466E" w:rsidRDefault="00EC466E" w:rsidP="00EC466E">
      <w:pPr>
        <w:spacing w:after="0"/>
        <w:ind w:firstLine="720"/>
      </w:pPr>
      <w:r w:rsidRPr="00EC466E">
        <w:t>COoxRuO2_w_janaf_local_smart</w:t>
      </w:r>
      <w:r>
        <w:t xml:space="preserve"> </w:t>
      </w:r>
    </w:p>
    <w:p w:rsidR="00EC466E" w:rsidRDefault="00EC466E" w:rsidP="00EC466E">
      <w:pPr>
        <w:spacing w:after="0"/>
        <w:ind w:firstLine="720"/>
      </w:pPr>
      <w:r w:rsidRPr="00EC466E">
        <w:t>COoxRuO2_w_ase_local_smart</w:t>
      </w:r>
    </w:p>
    <w:p w:rsidR="00EC466E" w:rsidRDefault="00EC466E" w:rsidP="00EC466E">
      <w:pPr>
        <w:spacing w:after="0"/>
      </w:pPr>
      <w:r>
        <w:t xml:space="preserve">Inside each of those directories is a </w:t>
      </w:r>
      <w:proofErr w:type="spellStart"/>
      <w:r>
        <w:t>runfile</w:t>
      </w:r>
      <w:proofErr w:type="spellEnd"/>
      <w:r>
        <w:t xml:space="preserve"> that produces </w:t>
      </w:r>
      <w:r w:rsidRPr="00EC466E">
        <w:t>StackedArray.csv</w:t>
      </w:r>
    </w:p>
    <w:p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For each of the temperatures investigated, we then compare this ratio the expression e^(-</w:t>
      </w:r>
      <w:proofErr w:type="spellStart"/>
      <w:r w:rsidR="00E7341C">
        <w:t>dE</w:t>
      </w:r>
      <w:proofErr w:type="spellEnd"/>
      <w:r w:rsidR="00E7341C">
        <w:t xml:space="preserve">/RT) where </w:t>
      </w:r>
      <w:proofErr w:type="spellStart"/>
      <w:r w:rsidR="00E7341C">
        <w:t>dE</w:t>
      </w:r>
      <w:proofErr w:type="spellEnd"/>
      <w:r w:rsidR="00E7341C">
        <w:t xml:space="preserve"> is difference in energies. Looking at values of 1000 J/mol to 15,000 J/mol in the columns to the right hand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here, and </w:t>
      </w:r>
      <w:r w:rsidR="00DB56FC">
        <w:t>is adequately accurate for research purposes.</w:t>
      </w:r>
    </w:p>
    <w:p w:rsidR="00DB56FC" w:rsidRDefault="00DB56FC" w:rsidP="00EC466E">
      <w:pPr>
        <w:spacing w:after="0"/>
      </w:pPr>
    </w:p>
    <w:p w:rsidR="00DB56FC" w:rsidRDefault="0018663A" w:rsidP="004D4640">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w:t>
      </w:r>
      <w:r w:rsidR="004D4640">
        <w:t xml:space="preserve">The enthalpy corrections (ZPE as well as the population of higher-energy translational, vibrational and rotational energy states at finite temperatures) can actually also be quite large for high-temperature catalysis. See e.g. Fig. 3 in this paper on graphene synthesis at Cu, which were calculated using more sophisticated ASE calculations: </w:t>
      </w:r>
      <w:hyperlink r:id="rId24" w:history="1">
        <w:r w:rsidR="004D4640" w:rsidRPr="007133F7">
          <w:rPr>
            <w:rStyle w:val="Hyperlink"/>
          </w:rPr>
          <w:t>http://pubs.acs.org/doi/10.1021/acs.jpcc.9b05642</w:t>
        </w:r>
      </w:hyperlink>
      <w:r w:rsidR="004D4640">
        <w:t xml:space="preserve">  </w:t>
      </w:r>
      <w:r w:rsidR="00DB56FC">
        <w:t xml:space="preserve">Additionally, </w:t>
      </w:r>
      <w:r w:rsidR="00580F9E">
        <w:t xml:space="preserve">for the </w:t>
      </w:r>
      <w:proofErr w:type="spellStart"/>
      <w:r w:rsidR="00580F9E">
        <w:t>ase</w:t>
      </w:r>
      <w:proofErr w:type="spellEnd"/>
      <w:r w:rsidR="00580F9E">
        <w:t xml:space="preserve"> way, </w:t>
      </w:r>
      <w:r w:rsidR="00DB56FC">
        <w:t xml:space="preserve">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w:t>
      </w:r>
      <w:proofErr w:type="spellStart"/>
      <w:r w:rsidR="00AC0798">
        <w:t>kmcos</w:t>
      </w:r>
      <w:proofErr w:type="spellEnd"/>
      <w:r w:rsidR="00AC0798">
        <w:t xml:space="preserve">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 xml:space="preserve">become part of the xml and </w:t>
      </w:r>
      <w:proofErr w:type="spellStart"/>
      <w:r w:rsidR="000744B4">
        <w:t>kmc_settings</w:t>
      </w:r>
      <w:proofErr w:type="spellEnd"/>
      <w:r w:rsidR="000744B4">
        <w:t xml:space="preserve"> so that </w:t>
      </w:r>
      <w:proofErr w:type="spellStart"/>
      <w:r w:rsidR="000744B4">
        <w:t>kmcos</w:t>
      </w:r>
      <w:proofErr w:type="spellEnd"/>
      <w:r w:rsidR="000744B4">
        <w:t xml:space="preserve"> can add the species to the Species class during runtime.</w:t>
      </w:r>
    </w:p>
    <w:p w:rsidR="003D51A9" w:rsidRPr="00AD6F3A" w:rsidRDefault="003D51A9" w:rsidP="00492F36"/>
    <w:p w:rsidR="00877799" w:rsidRDefault="005D18E8" w:rsidP="00877799">
      <w:pPr>
        <w:pStyle w:val="Heading1"/>
      </w:pPr>
      <w:bookmarkStart w:id="95" w:name="_Toc126691150"/>
      <w:r w:rsidRPr="00AD6F3A">
        <w:t>References</w:t>
      </w:r>
      <w:bookmarkEnd w:id="95"/>
    </w:p>
    <w:p w:rsidR="00877799" w:rsidRPr="00877799" w:rsidRDefault="00877799" w:rsidP="00784084">
      <w:pPr>
        <w:rPr>
          <w:b/>
          <w:bCs/>
        </w:rPr>
      </w:pPr>
      <w:r>
        <w:t>M</w:t>
      </w:r>
      <w:r w:rsidRPr="00877799">
        <w:t>ade with endnote</w:t>
      </w:r>
      <w:r>
        <w:t>:</w:t>
      </w:r>
    </w:p>
    <w:p w:rsidR="001A4073" w:rsidRPr="001A4073" w:rsidRDefault="007440CB" w:rsidP="00877799">
      <w:pPr>
        <w:pStyle w:val="EndNoteBibliography"/>
      </w:pPr>
      <w:r w:rsidRPr="007440CB">
        <w:lastRenderedPageBreak/>
        <w:fldChar w:fldCharType="begin"/>
      </w:r>
      <w:r w:rsidR="00DE2491" w:rsidRPr="001A4073">
        <w:instrText xml:space="preserve"> ADDIN EN.REFLIST </w:instrText>
      </w:r>
      <w:r w:rsidRPr="007440CB">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rsidR="001A4073" w:rsidRPr="001A4073" w:rsidRDefault="001A4073" w:rsidP="00877799">
      <w:pPr>
        <w:pStyle w:val="EndNoteBibliography"/>
      </w:pPr>
      <w:r w:rsidRPr="001A4073">
        <w:t>3.</w:t>
      </w:r>
      <w:r w:rsidRPr="001A4073">
        <w:tab/>
        <w:t>Reuter, K., First-Principles Kinetic Monte Carlo Simulations for Heterogeneous Catalysis: Concepts, Status and Frontiers, in Modelling and Simulation of Heterogeneous Catalytic Reactions: From the Molecular Process to the Technical System, O. Deutschmann, Editor. 2011, Wiley-VCH: Weinheim. p. 71-112.</w:t>
      </w:r>
    </w:p>
    <w:p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rsidR="00A11C58" w:rsidRPr="001A4073" w:rsidRDefault="007440CB" w:rsidP="00877799">
      <w:r w:rsidRPr="001A4073">
        <w:fldChar w:fldCharType="end"/>
      </w:r>
    </w:p>
    <w:sectPr w:rsidR="00A11C58" w:rsidRPr="001A4073" w:rsidSect="007440CB">
      <w:pgSz w:w="11910" w:h="16840"/>
      <w:pgMar w:top="1340" w:right="1240" w:bottom="280" w:left="12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D5D9E" w:rsidRDefault="000D5D9E" w:rsidP="00877799">
      <w:r>
        <w:separator/>
      </w:r>
    </w:p>
  </w:endnote>
  <w:endnote w:type="continuationSeparator" w:id="0">
    <w:p w:rsidR="000D5D9E" w:rsidRDefault="000D5D9E" w:rsidP="00877799">
      <w:r>
        <w:continuationSeparator/>
      </w:r>
    </w:p>
  </w:endnote>
  <w:endnote w:type="continuationNotice" w:id="1">
    <w:p w:rsidR="000D5D9E" w:rsidRDefault="000D5D9E" w:rsidP="00877799"/>
  </w:endnote>
</w:endnotes>
</file>

<file path=word/fontTable.xml><?xml version="1.0" encoding="utf-8"?>
<w:fonts xmlns:r="http://schemas.openxmlformats.org/officeDocument/2006/relationships" xmlns:w="http://schemas.openxmlformats.org/wordprocessingml/2006/main">
  <w:font w:name="Arial MT">
    <w:altName w:val="Arial"/>
    <w:charset w:val="01"/>
    <w:family w:val="swiss"/>
    <w:pitch w:val="variable"/>
    <w:sig w:usb0="00000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Arial"/>
    <w:charset w:val="00"/>
    <w:family w:val="auto"/>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D5D9E" w:rsidRDefault="000D5D9E" w:rsidP="00877799">
      <w:r>
        <w:separator/>
      </w:r>
    </w:p>
  </w:footnote>
  <w:footnote w:type="continuationSeparator" w:id="0">
    <w:p w:rsidR="000D5D9E" w:rsidRDefault="000D5D9E" w:rsidP="00877799">
      <w:r>
        <w:continuationSeparator/>
      </w:r>
    </w:p>
  </w:footnote>
  <w:footnote w:type="continuationNotice" w:id="1">
    <w:p w:rsidR="000D5D9E" w:rsidRDefault="000D5D9E" w:rsidP="00877799"/>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nsid w:val="05E37471"/>
    <w:multiLevelType w:val="hybridMultilevel"/>
    <w:tmpl w:val="C444F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3">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4">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5">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6">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7">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8">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9">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1">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2">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5">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6">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7">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8">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9">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2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1">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2">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79B76E3"/>
    <w:multiLevelType w:val="hybridMultilevel"/>
    <w:tmpl w:val="4A94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5">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6">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7">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9">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31">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3">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32"/>
  </w:num>
  <w:num w:numId="4">
    <w:abstractNumId w:val="28"/>
  </w:num>
  <w:num w:numId="5">
    <w:abstractNumId w:val="14"/>
  </w:num>
  <w:num w:numId="6">
    <w:abstractNumId w:val="18"/>
  </w:num>
  <w:num w:numId="7">
    <w:abstractNumId w:val="5"/>
  </w:num>
  <w:num w:numId="8">
    <w:abstractNumId w:val="16"/>
  </w:num>
  <w:num w:numId="9">
    <w:abstractNumId w:val="3"/>
  </w:num>
  <w:num w:numId="10">
    <w:abstractNumId w:val="15"/>
  </w:num>
  <w:num w:numId="11">
    <w:abstractNumId w:val="8"/>
  </w:num>
  <w:num w:numId="12">
    <w:abstractNumId w:val="6"/>
  </w:num>
  <w:num w:numId="13">
    <w:abstractNumId w:val="21"/>
  </w:num>
  <w:num w:numId="14">
    <w:abstractNumId w:val="25"/>
  </w:num>
  <w:num w:numId="15">
    <w:abstractNumId w:val="22"/>
  </w:num>
  <w:num w:numId="16">
    <w:abstractNumId w:val="19"/>
  </w:num>
  <w:num w:numId="17">
    <w:abstractNumId w:val="10"/>
  </w:num>
  <w:num w:numId="18">
    <w:abstractNumId w:val="29"/>
  </w:num>
  <w:num w:numId="19">
    <w:abstractNumId w:val="2"/>
  </w:num>
  <w:num w:numId="20">
    <w:abstractNumId w:val="20"/>
  </w:num>
  <w:num w:numId="21">
    <w:abstractNumId w:val="4"/>
  </w:num>
  <w:num w:numId="22">
    <w:abstractNumId w:val="17"/>
  </w:num>
  <w:num w:numId="23">
    <w:abstractNumId w:val="24"/>
  </w:num>
  <w:num w:numId="24">
    <w:abstractNumId w:val="26"/>
  </w:num>
  <w:num w:numId="25">
    <w:abstractNumId w:val="11"/>
  </w:num>
  <w:num w:numId="26">
    <w:abstractNumId w:val="30"/>
  </w:num>
  <w:num w:numId="27">
    <w:abstractNumId w:val="31"/>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7"/>
  </w:num>
  <w:num w:numId="30">
    <w:abstractNumId w:val="9"/>
  </w:num>
  <w:num w:numId="31">
    <w:abstractNumId w:val="12"/>
  </w:num>
  <w:num w:numId="32">
    <w:abstractNumId w:val="13"/>
  </w:num>
  <w:num w:numId="33">
    <w:abstractNumId w:val="33"/>
  </w:num>
  <w:num w:numId="34">
    <w:abstractNumId w:val="22"/>
  </w:num>
  <w:num w:numId="35">
    <w:abstractNumId w:val="23"/>
  </w:num>
  <w:num w:numId="3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4098"/>
  </w:hdrShapeDefaults>
  <w:footnotePr>
    <w:footnote w:id="-1"/>
    <w:footnote w:id="0"/>
    <w:footnote w:id="1"/>
  </w:footnotePr>
  <w:endnotePr>
    <w:endnote w:id="-1"/>
    <w:endnote w:id="0"/>
    <w:endnote w:id="1"/>
  </w:endnotePr>
  <w:compat>
    <w:ulTrailSpace/>
    <w:shapeLayoutLikeWW8/>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13E40"/>
    <w:rsid w:val="00022606"/>
    <w:rsid w:val="00031EDD"/>
    <w:rsid w:val="00031F4F"/>
    <w:rsid w:val="00035B99"/>
    <w:rsid w:val="000377E9"/>
    <w:rsid w:val="00037C24"/>
    <w:rsid w:val="000416D7"/>
    <w:rsid w:val="000470C3"/>
    <w:rsid w:val="000546CD"/>
    <w:rsid w:val="00054FD9"/>
    <w:rsid w:val="000621EC"/>
    <w:rsid w:val="0006595A"/>
    <w:rsid w:val="000744B4"/>
    <w:rsid w:val="00076E71"/>
    <w:rsid w:val="000801A6"/>
    <w:rsid w:val="000914C8"/>
    <w:rsid w:val="000A149A"/>
    <w:rsid w:val="000B144C"/>
    <w:rsid w:val="000B696D"/>
    <w:rsid w:val="000B79A5"/>
    <w:rsid w:val="000C77C7"/>
    <w:rsid w:val="000D5654"/>
    <w:rsid w:val="000D5D9E"/>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569C9"/>
    <w:rsid w:val="001612DC"/>
    <w:rsid w:val="00161C9B"/>
    <w:rsid w:val="00163B06"/>
    <w:rsid w:val="001706E1"/>
    <w:rsid w:val="001728D0"/>
    <w:rsid w:val="0018663A"/>
    <w:rsid w:val="00193DCA"/>
    <w:rsid w:val="001A0790"/>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0A77"/>
    <w:rsid w:val="002C2FF3"/>
    <w:rsid w:val="002D29AE"/>
    <w:rsid w:val="002E4636"/>
    <w:rsid w:val="002F1556"/>
    <w:rsid w:val="002F48F7"/>
    <w:rsid w:val="002F5988"/>
    <w:rsid w:val="003020B0"/>
    <w:rsid w:val="00304B1C"/>
    <w:rsid w:val="00304BCA"/>
    <w:rsid w:val="003139BA"/>
    <w:rsid w:val="00313CA5"/>
    <w:rsid w:val="003213FF"/>
    <w:rsid w:val="0032250F"/>
    <w:rsid w:val="00323F3E"/>
    <w:rsid w:val="0032686A"/>
    <w:rsid w:val="0033431A"/>
    <w:rsid w:val="003439E9"/>
    <w:rsid w:val="0035141E"/>
    <w:rsid w:val="00355E41"/>
    <w:rsid w:val="00370A87"/>
    <w:rsid w:val="003754D2"/>
    <w:rsid w:val="00381002"/>
    <w:rsid w:val="00394918"/>
    <w:rsid w:val="00396378"/>
    <w:rsid w:val="00396D5C"/>
    <w:rsid w:val="003A2EDB"/>
    <w:rsid w:val="003B149C"/>
    <w:rsid w:val="003C11EC"/>
    <w:rsid w:val="003C7348"/>
    <w:rsid w:val="003D51A9"/>
    <w:rsid w:val="003E1274"/>
    <w:rsid w:val="004025E6"/>
    <w:rsid w:val="004034FC"/>
    <w:rsid w:val="00406AC5"/>
    <w:rsid w:val="004076B5"/>
    <w:rsid w:val="00413643"/>
    <w:rsid w:val="00423D07"/>
    <w:rsid w:val="004249C1"/>
    <w:rsid w:val="00451446"/>
    <w:rsid w:val="00454FA9"/>
    <w:rsid w:val="004714C5"/>
    <w:rsid w:val="00475932"/>
    <w:rsid w:val="00483A79"/>
    <w:rsid w:val="00492F36"/>
    <w:rsid w:val="004C1288"/>
    <w:rsid w:val="004C285C"/>
    <w:rsid w:val="004D0839"/>
    <w:rsid w:val="004D4640"/>
    <w:rsid w:val="004E16BF"/>
    <w:rsid w:val="004F71E1"/>
    <w:rsid w:val="00507EA3"/>
    <w:rsid w:val="0051381A"/>
    <w:rsid w:val="00523083"/>
    <w:rsid w:val="00530F3E"/>
    <w:rsid w:val="0054390F"/>
    <w:rsid w:val="005545D9"/>
    <w:rsid w:val="00554C47"/>
    <w:rsid w:val="00556C26"/>
    <w:rsid w:val="00566A51"/>
    <w:rsid w:val="00567A0F"/>
    <w:rsid w:val="0057281D"/>
    <w:rsid w:val="00580BDE"/>
    <w:rsid w:val="00580F9E"/>
    <w:rsid w:val="005825B3"/>
    <w:rsid w:val="00583B33"/>
    <w:rsid w:val="005852DF"/>
    <w:rsid w:val="00592E52"/>
    <w:rsid w:val="005A3128"/>
    <w:rsid w:val="005B28BF"/>
    <w:rsid w:val="005B5CE1"/>
    <w:rsid w:val="005C6661"/>
    <w:rsid w:val="005D18E8"/>
    <w:rsid w:val="005D316B"/>
    <w:rsid w:val="005D7A74"/>
    <w:rsid w:val="005E3BE6"/>
    <w:rsid w:val="005E4A29"/>
    <w:rsid w:val="005E50E2"/>
    <w:rsid w:val="005F246C"/>
    <w:rsid w:val="005F4E34"/>
    <w:rsid w:val="00602230"/>
    <w:rsid w:val="00602AE6"/>
    <w:rsid w:val="006043CA"/>
    <w:rsid w:val="00605D81"/>
    <w:rsid w:val="00607288"/>
    <w:rsid w:val="006131F4"/>
    <w:rsid w:val="006262E5"/>
    <w:rsid w:val="0062632D"/>
    <w:rsid w:val="00636CA5"/>
    <w:rsid w:val="0064094D"/>
    <w:rsid w:val="006412FA"/>
    <w:rsid w:val="00641967"/>
    <w:rsid w:val="00656087"/>
    <w:rsid w:val="0066482B"/>
    <w:rsid w:val="006750FD"/>
    <w:rsid w:val="00676C36"/>
    <w:rsid w:val="006826F5"/>
    <w:rsid w:val="0068553B"/>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40CB"/>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C6FDB"/>
    <w:rsid w:val="008D2F7C"/>
    <w:rsid w:val="008D4B74"/>
    <w:rsid w:val="008E097E"/>
    <w:rsid w:val="008E0A16"/>
    <w:rsid w:val="008F0080"/>
    <w:rsid w:val="008F0DED"/>
    <w:rsid w:val="00905E88"/>
    <w:rsid w:val="00930809"/>
    <w:rsid w:val="009373A3"/>
    <w:rsid w:val="00963246"/>
    <w:rsid w:val="00966369"/>
    <w:rsid w:val="00977268"/>
    <w:rsid w:val="00981685"/>
    <w:rsid w:val="00984A1D"/>
    <w:rsid w:val="009850E7"/>
    <w:rsid w:val="009858AD"/>
    <w:rsid w:val="00994E46"/>
    <w:rsid w:val="009A272E"/>
    <w:rsid w:val="009B2A30"/>
    <w:rsid w:val="009B4D69"/>
    <w:rsid w:val="009B6689"/>
    <w:rsid w:val="009B7A6E"/>
    <w:rsid w:val="009C6CF7"/>
    <w:rsid w:val="009D115E"/>
    <w:rsid w:val="009D4766"/>
    <w:rsid w:val="009E1623"/>
    <w:rsid w:val="00A020AE"/>
    <w:rsid w:val="00A11C58"/>
    <w:rsid w:val="00A12731"/>
    <w:rsid w:val="00A13ADF"/>
    <w:rsid w:val="00A170A0"/>
    <w:rsid w:val="00A23F0F"/>
    <w:rsid w:val="00A258B7"/>
    <w:rsid w:val="00A50238"/>
    <w:rsid w:val="00A51AF0"/>
    <w:rsid w:val="00A57DA9"/>
    <w:rsid w:val="00A57EBF"/>
    <w:rsid w:val="00A61786"/>
    <w:rsid w:val="00A64C5E"/>
    <w:rsid w:val="00A85809"/>
    <w:rsid w:val="00A9549A"/>
    <w:rsid w:val="00AA2C5B"/>
    <w:rsid w:val="00AB3ACC"/>
    <w:rsid w:val="00AB575D"/>
    <w:rsid w:val="00AC06F1"/>
    <w:rsid w:val="00AC0798"/>
    <w:rsid w:val="00AC7065"/>
    <w:rsid w:val="00AD44D8"/>
    <w:rsid w:val="00AD4E21"/>
    <w:rsid w:val="00AD4F40"/>
    <w:rsid w:val="00AD5029"/>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52A2F"/>
    <w:rsid w:val="00C65B39"/>
    <w:rsid w:val="00C71303"/>
    <w:rsid w:val="00C753F5"/>
    <w:rsid w:val="00C76542"/>
    <w:rsid w:val="00C83058"/>
    <w:rsid w:val="00C87A3D"/>
    <w:rsid w:val="00C95158"/>
    <w:rsid w:val="00CB4D4A"/>
    <w:rsid w:val="00CB7CCB"/>
    <w:rsid w:val="00CD11F7"/>
    <w:rsid w:val="00CD5534"/>
    <w:rsid w:val="00CF1CB6"/>
    <w:rsid w:val="00CF7666"/>
    <w:rsid w:val="00D06860"/>
    <w:rsid w:val="00D12F66"/>
    <w:rsid w:val="00D221C2"/>
    <w:rsid w:val="00D267F8"/>
    <w:rsid w:val="00D27F8E"/>
    <w:rsid w:val="00D35049"/>
    <w:rsid w:val="00D37FEE"/>
    <w:rsid w:val="00D63224"/>
    <w:rsid w:val="00D64648"/>
    <w:rsid w:val="00D707D1"/>
    <w:rsid w:val="00D77CA5"/>
    <w:rsid w:val="00D92739"/>
    <w:rsid w:val="00DA2B6E"/>
    <w:rsid w:val="00DA4C84"/>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2AF7"/>
    <w:rsid w:val="00E84CC4"/>
    <w:rsid w:val="00E84E4C"/>
    <w:rsid w:val="00E8543D"/>
    <w:rsid w:val="00E90AA3"/>
    <w:rsid w:val="00EA5183"/>
    <w:rsid w:val="00EB3A19"/>
    <w:rsid w:val="00EC309E"/>
    <w:rsid w:val="00EC466E"/>
    <w:rsid w:val="00ED7B76"/>
    <w:rsid w:val="00EE1457"/>
    <w:rsid w:val="00EE31B4"/>
    <w:rsid w:val="00EE3BFB"/>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51B"/>
    <w:rsid w:val="00FE0FC9"/>
    <w:rsid w:val="00FE6C21"/>
    <w:rsid w:val="00FF57A7"/>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rsid w:val="007440CB"/>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rsid w:val="007440CB"/>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rsid w:val="007440CB"/>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customStyle="1" w:styleId="UnresolvedMention">
    <w:name w:val="Unresolved Mention"/>
    <w:basedOn w:val="DefaultParagraphFont"/>
    <w:uiPriority w:val="99"/>
    <w:semiHidden/>
    <w:unhideWhenUsed/>
    <w:rsid w:val="000B696D"/>
    <w:rPr>
      <w:color w:val="605E5C"/>
      <w:shd w:val="clear" w:color="auto" w:fill="E1DFDD"/>
    </w:rPr>
  </w:style>
  <w:style w:type="character" w:customStyle="1" w:styleId="fontstyle01">
    <w:name w:val="fontstyle01"/>
    <w:basedOn w:val="DefaultParagraphFont"/>
    <w:rsid w:val="008D2F7C"/>
    <w:rPr>
      <w:rFonts w:ascii="ArialMT" w:hAnsi="ArialMT" w:hint="default"/>
      <w:b w:val="0"/>
      <w:bCs w:val="0"/>
      <w:i w:val="0"/>
      <w:iCs w:val="0"/>
      <w:color w:val="000000"/>
    </w:rPr>
  </w:style>
</w:styles>
</file>

<file path=word/webSettings.xml><?xml version="1.0" encoding="utf-8"?>
<w:webSettings xmlns:r="http://schemas.openxmlformats.org/officeDocument/2006/relationships" xmlns:w="http://schemas.openxmlformats.org/wordprocessingml/2006/main">
  <w:divs>
    <w:div w:id="142281363">
      <w:bodyDiv w:val="1"/>
      <w:marLeft w:val="0"/>
      <w:marRight w:val="0"/>
      <w:marTop w:val="0"/>
      <w:marBottom w:val="0"/>
      <w:divBdr>
        <w:top w:val="none" w:sz="0" w:space="0" w:color="auto"/>
        <w:left w:val="none" w:sz="0" w:space="0" w:color="auto"/>
        <w:bottom w:val="none" w:sz="0" w:space="0" w:color="auto"/>
        <w:right w:val="none" w:sz="0" w:space="0" w:color="auto"/>
      </w:divBdr>
    </w:div>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22984172">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067681162">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hyperlink" Target="https://github.com/kmcos/kmcos/tree/master/examples/MyFirstTPD_Precovered_local_sma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irtualbox.org/wiki/Downloads" TargetMode="External"/><Relationship Id="rId24" Type="http://schemas.openxmlformats.org/officeDocument/2006/relationships/hyperlink" Target="http://pubs.acs.org/doi/10.1021/acs.jpcc.9b05642" TargetMode="Externa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catmap.readthedocs.io/en/latest/tutorials/generating_an_input_file.html" TargetMode="External"/><Relationship Id="rId10" Type="http://schemas.openxmlformats.org/officeDocument/2006/relationships/hyperlink" Target="https://kmcos.readthedocs.io/en/latest/installation/index.html" TargetMode="External"/><Relationship Id="rId19"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hyperlink" Target="https://kmcos.readthedocs.io/en/latest/installation/index.html?highlight=ja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F0B31218-928F-4AA6-A31A-681EDEBFE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0036</Words>
  <Characters>57208</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71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rik</dc:creator>
  <cp:lastModifiedBy>A</cp:lastModifiedBy>
  <cp:revision>2</cp:revision>
  <cp:lastPrinted>2023-02-08T00:38:00Z</cp:lastPrinted>
  <dcterms:created xsi:type="dcterms:W3CDTF">2023-04-04T15:03:00Z</dcterms:created>
  <dcterms:modified xsi:type="dcterms:W3CDTF">2023-04-0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